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74A9D" w:rsidRPr="00DB777B" w:rsidRDefault="00974A9D" w:rsidP="00974A9D">
      <w:pPr>
        <w:pStyle w:val="CitaviBibliographyEntry"/>
        <w:spacing w:line="480" w:lineRule="auto"/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b/>
          <w:sz w:val="24"/>
          <w:szCs w:val="24"/>
          <w:lang w:val="en-US"/>
        </w:rPr>
        <w:t>More detailed Table 1 for supplementary informations (S2 Table)</w:t>
      </w:r>
    </w:p>
    <w:tbl>
      <w:tblPr>
        <w:tblStyle w:val="Tabellenraster"/>
        <w:tblW w:w="14277" w:type="dxa"/>
        <w:tblLayout w:type="fixed"/>
        <w:tblLook w:val="04A0" w:firstRow="1" w:lastRow="0" w:firstColumn="1" w:lastColumn="0" w:noHBand="0" w:noVBand="1"/>
      </w:tblPr>
      <w:tblGrid>
        <w:gridCol w:w="1451"/>
        <w:gridCol w:w="2311"/>
        <w:gridCol w:w="1478"/>
        <w:gridCol w:w="1559"/>
        <w:gridCol w:w="2977"/>
        <w:gridCol w:w="4501"/>
      </w:tblGrid>
      <w:tr w:rsidR="00974A9D" w:rsidRPr="00CC3C03" w:rsidTr="00153201">
        <w:tc>
          <w:tcPr>
            <w:tcW w:w="1451" w:type="dxa"/>
          </w:tcPr>
          <w:p w:rsidR="00974A9D" w:rsidRPr="00845CCE" w:rsidRDefault="00974A9D" w:rsidP="00153201">
            <w:pPr>
              <w:rPr>
                <w:rFonts w:ascii="Arial" w:hAnsi="Arial" w:cs="Arial"/>
                <w:b/>
                <w:sz w:val="24"/>
                <w:szCs w:val="24"/>
              </w:rPr>
            </w:pPr>
            <w:r w:rsidRPr="00845CCE">
              <w:rPr>
                <w:rFonts w:ascii="Arial" w:hAnsi="Arial" w:cs="Arial"/>
                <w:b/>
                <w:sz w:val="24"/>
                <w:szCs w:val="24"/>
              </w:rPr>
              <w:t>Authors</w:t>
            </w:r>
          </w:p>
          <w:p w:rsidR="00974A9D" w:rsidRPr="00845CCE" w:rsidRDefault="00974A9D" w:rsidP="00153201">
            <w:pPr>
              <w:rPr>
                <w:rFonts w:ascii="Arial" w:hAnsi="Arial" w:cs="Arial"/>
                <w:b/>
                <w:sz w:val="24"/>
                <w:szCs w:val="24"/>
              </w:rPr>
            </w:pPr>
            <w:r w:rsidRPr="00845CCE">
              <w:rPr>
                <w:rFonts w:ascii="Arial" w:hAnsi="Arial" w:cs="Arial"/>
                <w:b/>
                <w:sz w:val="24"/>
                <w:szCs w:val="24"/>
              </w:rPr>
              <w:t>Year</w:t>
            </w:r>
          </w:p>
        </w:tc>
        <w:tc>
          <w:tcPr>
            <w:tcW w:w="2311" w:type="dxa"/>
          </w:tcPr>
          <w:p w:rsidR="00974A9D" w:rsidRPr="00845CCE" w:rsidRDefault="00974A9D" w:rsidP="00153201">
            <w:pPr>
              <w:rPr>
                <w:rFonts w:ascii="Arial" w:hAnsi="Arial" w:cs="Arial"/>
                <w:b/>
                <w:sz w:val="24"/>
                <w:szCs w:val="24"/>
              </w:rPr>
            </w:pPr>
            <w:r w:rsidRPr="00845CCE">
              <w:rPr>
                <w:rFonts w:ascii="Arial" w:hAnsi="Arial" w:cs="Arial"/>
                <w:b/>
                <w:sz w:val="24"/>
                <w:szCs w:val="24"/>
              </w:rPr>
              <w:t>Microorganisms</w:t>
            </w:r>
          </w:p>
        </w:tc>
        <w:tc>
          <w:tcPr>
            <w:tcW w:w="1478" w:type="dxa"/>
          </w:tcPr>
          <w:p w:rsidR="00974A9D" w:rsidRPr="00845CCE" w:rsidRDefault="00974A9D" w:rsidP="00153201">
            <w:pPr>
              <w:rPr>
                <w:rFonts w:ascii="Arial" w:hAnsi="Arial" w:cs="Arial"/>
                <w:b/>
                <w:sz w:val="24"/>
                <w:szCs w:val="24"/>
              </w:rPr>
            </w:pPr>
            <w:r w:rsidRPr="00845CCE">
              <w:rPr>
                <w:rFonts w:ascii="Arial" w:hAnsi="Arial" w:cs="Arial"/>
                <w:b/>
                <w:sz w:val="24"/>
                <w:szCs w:val="24"/>
              </w:rPr>
              <w:t>Planktonic</w:t>
            </w:r>
          </w:p>
          <w:p w:rsidR="00974A9D" w:rsidRPr="00845CCE" w:rsidRDefault="00974A9D" w:rsidP="00153201">
            <w:pPr>
              <w:rPr>
                <w:rFonts w:ascii="Arial" w:hAnsi="Arial" w:cs="Arial"/>
                <w:b/>
                <w:sz w:val="24"/>
                <w:szCs w:val="24"/>
              </w:rPr>
            </w:pPr>
            <w:r w:rsidRPr="00845CCE">
              <w:rPr>
                <w:rFonts w:ascii="Arial" w:hAnsi="Arial" w:cs="Arial"/>
                <w:b/>
                <w:sz w:val="24"/>
                <w:szCs w:val="24"/>
              </w:rPr>
              <w:t>Or</w:t>
            </w:r>
          </w:p>
          <w:p w:rsidR="00974A9D" w:rsidRPr="00845CCE" w:rsidRDefault="00974A9D" w:rsidP="00153201">
            <w:pPr>
              <w:rPr>
                <w:rFonts w:ascii="Arial" w:hAnsi="Arial" w:cs="Arial"/>
                <w:b/>
                <w:sz w:val="24"/>
                <w:szCs w:val="24"/>
              </w:rPr>
            </w:pPr>
            <w:r w:rsidRPr="00845CCE">
              <w:rPr>
                <w:rFonts w:ascii="Arial" w:hAnsi="Arial" w:cs="Arial"/>
                <w:b/>
                <w:sz w:val="24"/>
                <w:szCs w:val="24"/>
              </w:rPr>
              <w:t xml:space="preserve">Biofilm </w:t>
            </w:r>
          </w:p>
        </w:tc>
        <w:tc>
          <w:tcPr>
            <w:tcW w:w="1559" w:type="dxa"/>
          </w:tcPr>
          <w:p w:rsidR="00974A9D" w:rsidRPr="00845CCE" w:rsidRDefault="00974A9D" w:rsidP="00153201">
            <w:pPr>
              <w:rPr>
                <w:rFonts w:ascii="Arial" w:hAnsi="Arial" w:cs="Arial"/>
                <w:b/>
                <w:sz w:val="24"/>
                <w:szCs w:val="24"/>
              </w:rPr>
            </w:pPr>
            <w:r w:rsidRPr="00845CCE">
              <w:rPr>
                <w:rFonts w:ascii="Arial" w:hAnsi="Arial" w:cs="Arial"/>
                <w:b/>
                <w:sz w:val="24"/>
                <w:szCs w:val="24"/>
              </w:rPr>
              <w:t>Light source</w:t>
            </w:r>
          </w:p>
        </w:tc>
        <w:tc>
          <w:tcPr>
            <w:tcW w:w="2977" w:type="dxa"/>
          </w:tcPr>
          <w:p w:rsidR="00974A9D" w:rsidRPr="00845CCE" w:rsidRDefault="00974A9D" w:rsidP="00153201">
            <w:pPr>
              <w:rPr>
                <w:rFonts w:ascii="Arial" w:hAnsi="Arial" w:cs="Arial"/>
                <w:b/>
                <w:sz w:val="24"/>
                <w:szCs w:val="24"/>
                <w:lang w:val="en-GB"/>
              </w:rPr>
            </w:pPr>
            <w:r w:rsidRPr="00845CCE">
              <w:rPr>
                <w:rFonts w:ascii="Arial" w:hAnsi="Arial" w:cs="Arial"/>
                <w:b/>
                <w:sz w:val="24"/>
                <w:szCs w:val="24"/>
                <w:lang w:val="en-GB"/>
              </w:rPr>
              <w:t>Irradiation parameters (output power/intensity, wavelength, applied energy/irradiation time)</w:t>
            </w:r>
          </w:p>
        </w:tc>
        <w:tc>
          <w:tcPr>
            <w:tcW w:w="4501" w:type="dxa"/>
          </w:tcPr>
          <w:p w:rsidR="00974A9D" w:rsidRPr="00845CCE" w:rsidRDefault="00974A9D" w:rsidP="00153201">
            <w:pPr>
              <w:rPr>
                <w:rFonts w:ascii="Arial" w:hAnsi="Arial" w:cs="Arial"/>
                <w:b/>
                <w:sz w:val="24"/>
                <w:szCs w:val="24"/>
              </w:rPr>
            </w:pPr>
            <w:r w:rsidRPr="00845CCE">
              <w:rPr>
                <w:rFonts w:ascii="Arial" w:hAnsi="Arial" w:cs="Arial"/>
                <w:b/>
                <w:sz w:val="24"/>
                <w:szCs w:val="24"/>
              </w:rPr>
              <w:t xml:space="preserve">Main outcomes </w:t>
            </w:r>
          </w:p>
        </w:tc>
      </w:tr>
      <w:tr w:rsidR="00974A9D" w:rsidRPr="00766448" w:rsidTr="00153201">
        <w:tc>
          <w:tcPr>
            <w:tcW w:w="1451" w:type="dxa"/>
          </w:tcPr>
          <w:p w:rsidR="00974A9D" w:rsidRPr="009E2D18" w:rsidRDefault="00974A9D" w:rsidP="00153201">
            <w:pPr>
              <w:rPr>
                <w:rFonts w:ascii="Arial" w:hAnsi="Arial" w:cs="Arial"/>
                <w:b/>
                <w:sz w:val="20"/>
                <w:szCs w:val="20"/>
                <w:lang w:val="en-GB"/>
              </w:rPr>
            </w:pP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t xml:space="preserve">Bumah </w:t>
            </w:r>
            <w:r w:rsidRPr="00151F75">
              <w:rPr>
                <w:rFonts w:ascii="Arial" w:hAnsi="Arial" w:cs="Arial"/>
                <w:b/>
                <w:i/>
                <w:sz w:val="20"/>
                <w:szCs w:val="20"/>
                <w:highlight w:val="green"/>
                <w:lang w:val="en-GB"/>
              </w:rPr>
              <w:t>et al.</w:t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t xml:space="preserve">, 2015 </w:t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fldChar w:fldCharType="begin"/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instrText>ADDIN CITAVI.PLACEHOLDER 3141f1e9-8d49-475d-a49f-9c32a693ade6 PFBsYWNlaG9sZGVyPg0KICA8QWRkSW5WZXJzaW9uPjUuMS4wLjA8L0FkZEluVmVyc2lvbj4NCiAgPElkPjMxNDFmMWU5LThkNDktNDc1ZC1hNDlmLTljMzJhNjkzYWRlNjwvSWQ+DQogIDxFbnRyaWVzPg0KICAgIDxFbnRyeT4NCiAgICAgIDxJZD42YjI3M2ZmZC02ZjhmLTQ5YzEtYTQyOC00ODc2MDI1Y2VlMDU8L0lkPg0KICAgICAgPFJlZmVyZW5jZUlkPjA2OTgzZmIxLTczMGItNDllZC05ZjllLWU1NTNhMDdhOTE4OD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0OV08L1RleHQ+DQogICAgPC9UZXh0VW5pdD4NCiAgPC9UZXh0VW5pdHM+DQo8L1BsYWNlaG9sZGVyPg==</w:instrText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fldChar w:fldCharType="separate"/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t>[49]</w:t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fldChar w:fldCharType="end"/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t>*</w:t>
            </w:r>
          </w:p>
        </w:tc>
        <w:tc>
          <w:tcPr>
            <w:tcW w:w="2311" w:type="dxa"/>
          </w:tcPr>
          <w:p w:rsidR="00974A9D" w:rsidRPr="00BA5B7B" w:rsidRDefault="00974A9D" w:rsidP="00153201">
            <w:pPr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BA5B7B">
              <w:rPr>
                <w:rFonts w:ascii="Arial" w:hAnsi="Arial" w:cs="Arial"/>
                <w:i/>
                <w:sz w:val="20"/>
                <w:szCs w:val="20"/>
                <w:lang w:val="en-GB"/>
              </w:rPr>
              <w:t>MRSA</w:t>
            </w:r>
          </w:p>
        </w:tc>
        <w:tc>
          <w:tcPr>
            <w:tcW w:w="1478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Planktonic</w:t>
            </w:r>
          </w:p>
        </w:tc>
        <w:tc>
          <w:tcPr>
            <w:tcW w:w="1559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LED</w:t>
            </w:r>
          </w:p>
        </w:tc>
        <w:tc>
          <w:tcPr>
            <w:tcW w:w="2977" w:type="dxa"/>
          </w:tcPr>
          <w:p w:rsidR="00974A9D" w:rsidRPr="004B58D9" w:rsidRDefault="00974A9D" w:rsidP="00153201">
            <w:pPr>
              <w:rPr>
                <w:rFonts w:ascii="Arial" w:hAnsi="Arial" w:cs="Arial"/>
                <w:sz w:val="20"/>
                <w:szCs w:val="20"/>
              </w:rPr>
            </w:pPr>
            <w:r w:rsidRPr="004B58D9">
              <w:rPr>
                <w:rFonts w:ascii="Arial" w:hAnsi="Arial" w:cs="Arial"/>
                <w:sz w:val="20"/>
                <w:szCs w:val="20"/>
              </w:rPr>
              <w:t>- 30 mW/cm²</w:t>
            </w:r>
          </w:p>
          <w:p w:rsidR="00974A9D" w:rsidRPr="004B58D9" w:rsidRDefault="00974A9D" w:rsidP="00153201">
            <w:pPr>
              <w:rPr>
                <w:rFonts w:ascii="Arial" w:hAnsi="Arial" w:cs="Arial"/>
                <w:sz w:val="20"/>
                <w:szCs w:val="20"/>
              </w:rPr>
            </w:pPr>
            <w:r w:rsidRPr="004B58D9">
              <w:rPr>
                <w:rFonts w:ascii="Arial" w:hAnsi="Arial" w:cs="Arial"/>
                <w:sz w:val="20"/>
                <w:szCs w:val="20"/>
              </w:rPr>
              <w:t>- 470nm</w:t>
            </w:r>
          </w:p>
          <w:p w:rsidR="00974A9D" w:rsidRPr="004B58D9" w:rsidRDefault="00974A9D" w:rsidP="00153201">
            <w:pPr>
              <w:rPr>
                <w:rFonts w:ascii="Arial" w:hAnsi="Arial" w:cs="Arial"/>
                <w:sz w:val="20"/>
                <w:szCs w:val="20"/>
              </w:rPr>
            </w:pPr>
            <w:r w:rsidRPr="004B58D9">
              <w:rPr>
                <w:rFonts w:ascii="Arial" w:hAnsi="Arial" w:cs="Arial"/>
                <w:sz w:val="20"/>
                <w:szCs w:val="20"/>
              </w:rPr>
              <w:t>- 55 J/cm², 110 J/cm², 165 J/cm², 220 J/cm²</w:t>
            </w:r>
          </w:p>
        </w:tc>
        <w:tc>
          <w:tcPr>
            <w:tcW w:w="4501" w:type="dxa"/>
          </w:tcPr>
          <w:p w:rsidR="00974A9D" w:rsidRPr="00845CCE" w:rsidRDefault="00974A9D" w:rsidP="00153201">
            <w:pPr>
              <w:rPr>
                <w:rFonts w:ascii="Arial" w:hAnsi="Arial" w:cs="Arial"/>
                <w:iCs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iCs/>
                <w:sz w:val="20"/>
                <w:szCs w:val="20"/>
                <w:lang w:val="en-GB"/>
              </w:rPr>
              <w:t>- 5x10</w:t>
            </w:r>
            <w:r w:rsidRPr="00845CCE">
              <w:rPr>
                <w:rFonts w:ascii="Arial" w:hAnsi="Arial" w:cs="Arial"/>
                <w:iCs/>
                <w:sz w:val="20"/>
                <w:szCs w:val="20"/>
                <w:vertAlign w:val="superscript"/>
                <w:lang w:val="en-GB"/>
              </w:rPr>
              <w:t xml:space="preserve">6 </w:t>
            </w:r>
            <w:r w:rsidRPr="00845CCE">
              <w:rPr>
                <w:rFonts w:ascii="Arial" w:hAnsi="Arial" w:cs="Arial"/>
                <w:iCs/>
                <w:sz w:val="20"/>
                <w:szCs w:val="20"/>
                <w:lang w:val="en-GB"/>
              </w:rPr>
              <w:t xml:space="preserve">cells/ml: 55 J/cm² resulted in 92% inactivation, </w:t>
            </w:r>
          </w:p>
          <w:p w:rsidR="00974A9D" w:rsidRPr="00845CCE" w:rsidRDefault="00974A9D" w:rsidP="00153201">
            <w:pPr>
              <w:rPr>
                <w:rFonts w:ascii="Arial" w:hAnsi="Arial" w:cs="Arial"/>
                <w:iCs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iCs/>
                <w:sz w:val="20"/>
                <w:szCs w:val="20"/>
                <w:lang w:val="en-GB"/>
              </w:rPr>
              <w:t>- 7x10</w:t>
            </w:r>
            <w:r w:rsidRPr="00845CCE">
              <w:rPr>
                <w:rFonts w:ascii="Arial" w:hAnsi="Arial" w:cs="Arial"/>
                <w:iCs/>
                <w:sz w:val="20"/>
                <w:szCs w:val="20"/>
                <w:vertAlign w:val="superscript"/>
                <w:lang w:val="en-GB"/>
              </w:rPr>
              <w:t>6</w:t>
            </w:r>
            <w:r w:rsidRPr="00845CCE">
              <w:rPr>
                <w:rFonts w:ascii="Arial" w:hAnsi="Arial" w:cs="Arial"/>
                <w:iCs/>
                <w:sz w:val="20"/>
                <w:szCs w:val="20"/>
                <w:lang w:val="en-GB"/>
              </w:rPr>
              <w:t xml:space="preserve"> cells/mL: 86% for</w:t>
            </w:r>
            <w:r>
              <w:rPr>
                <w:rFonts w:ascii="Arial" w:hAnsi="Arial" w:cs="Arial"/>
                <w:iCs/>
                <w:sz w:val="20"/>
                <w:szCs w:val="20"/>
                <w:lang w:val="en-GB"/>
              </w:rPr>
              <w:t xml:space="preserve"> </w:t>
            </w:r>
            <w:r w:rsidRPr="00845CCE">
              <w:rPr>
                <w:rFonts w:ascii="Arial" w:hAnsi="Arial" w:cs="Arial"/>
                <w:iCs/>
                <w:sz w:val="20"/>
                <w:szCs w:val="20"/>
                <w:lang w:val="en-GB"/>
              </w:rPr>
              <w:t xml:space="preserve">110 J/cm² 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iCs/>
                <w:sz w:val="20"/>
                <w:szCs w:val="20"/>
                <w:lang w:val="en-GB"/>
              </w:rPr>
              <w:t xml:space="preserve">- total suppression for 220 J/cm² for both concentrations </w:t>
            </w:r>
          </w:p>
        </w:tc>
      </w:tr>
      <w:tr w:rsidR="00974A9D" w:rsidRPr="00766448" w:rsidTr="00153201">
        <w:tc>
          <w:tcPr>
            <w:tcW w:w="1451" w:type="dxa"/>
          </w:tcPr>
          <w:p w:rsidR="00974A9D" w:rsidRPr="009E2D18" w:rsidRDefault="00974A9D" w:rsidP="00153201">
            <w:pPr>
              <w:rPr>
                <w:rFonts w:ascii="Arial" w:hAnsi="Arial" w:cs="Arial"/>
                <w:b/>
                <w:sz w:val="20"/>
                <w:szCs w:val="20"/>
                <w:lang w:val="en-GB"/>
              </w:rPr>
            </w:pP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t xml:space="preserve">Bumah </w:t>
            </w:r>
            <w:r w:rsidRPr="00151F75">
              <w:rPr>
                <w:rFonts w:ascii="Arial" w:hAnsi="Arial" w:cs="Arial"/>
                <w:b/>
                <w:i/>
                <w:sz w:val="20"/>
                <w:szCs w:val="20"/>
                <w:highlight w:val="green"/>
                <w:lang w:val="en-GB"/>
              </w:rPr>
              <w:t>et al.</w:t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t xml:space="preserve">, 2015 </w:t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fldChar w:fldCharType="begin"/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instrText>ADDIN CITAVI.PLACEHOLDER 4875402e-671d-41e2-a17a-330a8cd55be0 PFBsYWNlaG9sZGVyPg0KICA8QWRkSW5WZXJzaW9uPjUuMS4wLjA8L0FkZEluVmVyc2lvbj4NCiAgPElkPjQ4NzU0MDJlLTY3MWQtNDFlMi1hMTdhLTMzMGE4Y2Q1NWJlMDwvSWQ+DQogIDxFbnRyaWVzPg0KICAgIDxFbnRyeT4NCiAgICAgIDxJZD40YzY5NzE2ZS1jNTVkLTRlOGYtOTJiNy1iMTZkOWIxOTljOWQ8L0lkPg0KICAgICAgPFJlZmVyZW5jZUlkPjc0NWIzODc3LTg5NTYtNGIxZS04MDU0LTdiOTVhNDcyNWNhYT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UwXTwvVGV4dD4NCiAgICA8L1RleHRVbml0Pg0KICA8L1RleHRVbml0cz4NCjwvUGxhY2Vob2xkZXI+</w:instrText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fldChar w:fldCharType="separate"/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t>[50]</w:t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fldChar w:fldCharType="end"/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t>*</w:t>
            </w:r>
          </w:p>
        </w:tc>
        <w:tc>
          <w:tcPr>
            <w:tcW w:w="2311" w:type="dxa"/>
          </w:tcPr>
          <w:p w:rsidR="00974A9D" w:rsidRPr="00BA5B7B" w:rsidRDefault="00974A9D" w:rsidP="00153201">
            <w:pPr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BA5B7B">
              <w:rPr>
                <w:rFonts w:ascii="Arial" w:hAnsi="Arial" w:cs="Arial"/>
                <w:i/>
                <w:sz w:val="20"/>
                <w:szCs w:val="20"/>
                <w:lang w:val="en-GB"/>
              </w:rPr>
              <w:t>MRSA</w:t>
            </w:r>
          </w:p>
        </w:tc>
        <w:tc>
          <w:tcPr>
            <w:tcW w:w="1478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Planktonic</w:t>
            </w:r>
          </w:p>
        </w:tc>
        <w:tc>
          <w:tcPr>
            <w:tcW w:w="1559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LED</w:t>
            </w:r>
          </w:p>
        </w:tc>
        <w:tc>
          <w:tcPr>
            <w:tcW w:w="2977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100 mW/cm²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405 and 470 nm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1 to 60 J/cm²</w:t>
            </w:r>
          </w:p>
        </w:tc>
        <w:tc>
          <w:tcPr>
            <w:tcW w:w="4501" w:type="dxa"/>
          </w:tcPr>
          <w:p w:rsidR="00974A9D" w:rsidRPr="00845CCE" w:rsidRDefault="00974A9D" w:rsidP="00153201">
            <w:pPr>
              <w:contextualSpacing/>
              <w:jc w:val="both"/>
              <w:rPr>
                <w:rFonts w:ascii="Arial" w:hAnsi="Arial" w:cs="Arial"/>
                <w:iCs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iCs/>
                <w:sz w:val="20"/>
                <w:szCs w:val="20"/>
                <w:lang w:val="en-GB"/>
              </w:rPr>
              <w:t xml:space="preserve">- 100% of </w:t>
            </w:r>
            <w:r w:rsidRPr="00845CCE">
              <w:rPr>
                <w:rFonts w:ascii="Arial" w:hAnsi="Arial" w:cs="Arial"/>
                <w:i/>
                <w:iCs/>
                <w:sz w:val="20"/>
                <w:szCs w:val="20"/>
                <w:lang w:val="en-GB"/>
              </w:rPr>
              <w:t>MRSA</w:t>
            </w:r>
            <w:r w:rsidRPr="00845CCE">
              <w:rPr>
                <w:rFonts w:ascii="Arial" w:hAnsi="Arial" w:cs="Arial"/>
                <w:iCs/>
                <w:sz w:val="20"/>
                <w:szCs w:val="20"/>
                <w:lang w:val="en-GB"/>
              </w:rPr>
              <w:t>-colonies (3x10</w:t>
            </w:r>
            <w:r w:rsidRPr="00845CCE">
              <w:rPr>
                <w:rFonts w:ascii="Arial" w:hAnsi="Arial" w:cs="Arial"/>
                <w:iCs/>
                <w:sz w:val="20"/>
                <w:szCs w:val="20"/>
                <w:vertAlign w:val="superscript"/>
                <w:lang w:val="en-GB"/>
              </w:rPr>
              <w:t>6</w:t>
            </w:r>
            <w:r w:rsidRPr="00845CCE">
              <w:rPr>
                <w:rFonts w:ascii="Arial" w:hAnsi="Arial" w:cs="Arial"/>
                <w:iCs/>
                <w:sz w:val="20"/>
                <w:szCs w:val="20"/>
                <w:lang w:val="en-GB"/>
              </w:rPr>
              <w:t xml:space="preserve"> cells/ml) suppressed by single exposure to 55 or 60 J/cm² of 470 nm light; double treatment of 405nm light with a 6 hours interval at 50, 55 or 60 J/cm² resulted in same result</w:t>
            </w:r>
          </w:p>
          <w:p w:rsidR="00974A9D" w:rsidRPr="00845CCE" w:rsidRDefault="00974A9D" w:rsidP="00153201">
            <w:pPr>
              <w:contextualSpacing/>
              <w:jc w:val="both"/>
              <w:rPr>
                <w:rFonts w:ascii="Arial" w:hAnsi="Arial" w:cs="Arial"/>
                <w:iCs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iCs/>
                <w:sz w:val="20"/>
                <w:szCs w:val="20"/>
                <w:lang w:val="en-GB"/>
              </w:rPr>
              <w:t>- double treatment with 6 hours interval in between (5x10</w:t>
            </w:r>
            <w:r w:rsidRPr="00845CCE">
              <w:rPr>
                <w:rFonts w:ascii="Arial" w:hAnsi="Arial" w:cs="Arial"/>
                <w:iCs/>
                <w:sz w:val="20"/>
                <w:szCs w:val="20"/>
                <w:vertAlign w:val="superscript"/>
                <w:lang w:val="en-GB"/>
              </w:rPr>
              <w:t xml:space="preserve">6 </w:t>
            </w:r>
            <w:r w:rsidRPr="00845CCE">
              <w:rPr>
                <w:rFonts w:ascii="Arial" w:hAnsi="Arial" w:cs="Arial"/>
                <w:iCs/>
                <w:sz w:val="20"/>
                <w:szCs w:val="20"/>
                <w:lang w:val="en-GB"/>
              </w:rPr>
              <w:t xml:space="preserve">CFU/ml) with 50, 55 or 60 J/cm²: complete bacterial suppression. </w:t>
            </w:r>
          </w:p>
          <w:p w:rsidR="00974A9D" w:rsidRPr="00845CCE" w:rsidRDefault="00974A9D" w:rsidP="00153201">
            <w:pPr>
              <w:contextualSpacing/>
              <w:jc w:val="both"/>
              <w:rPr>
                <w:rFonts w:ascii="Arial" w:hAnsi="Arial" w:cs="Arial"/>
                <w:iCs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iCs/>
                <w:sz w:val="20"/>
                <w:szCs w:val="20"/>
                <w:lang w:val="en-GB"/>
              </w:rPr>
              <w:t>- 7x10</w:t>
            </w:r>
            <w:r w:rsidRPr="00845CCE">
              <w:rPr>
                <w:rFonts w:ascii="Arial" w:hAnsi="Arial" w:cs="Arial"/>
                <w:iCs/>
                <w:sz w:val="20"/>
                <w:szCs w:val="20"/>
                <w:vertAlign w:val="superscript"/>
                <w:lang w:val="en-GB"/>
              </w:rPr>
              <w:t>6</w:t>
            </w:r>
            <w:r w:rsidRPr="00845CCE">
              <w:rPr>
                <w:rFonts w:ascii="Arial" w:hAnsi="Arial" w:cs="Arial"/>
                <w:iCs/>
                <w:sz w:val="20"/>
                <w:szCs w:val="20"/>
                <w:lang w:val="en-GB"/>
              </w:rPr>
              <w:t xml:space="preserve"> CFU/ml: either once with 220 J/cm² of 470nm blue light or twice with 220 J/cm² using 405 nm blue light</w:t>
            </w:r>
          </w:p>
          <w:p w:rsidR="00974A9D" w:rsidRPr="00845CCE" w:rsidRDefault="00974A9D" w:rsidP="00153201">
            <w:pPr>
              <w:contextualSpacing/>
              <w:jc w:val="both"/>
              <w:rPr>
                <w:rFonts w:ascii="Arial" w:hAnsi="Arial" w:cs="Arial"/>
                <w:iCs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iCs/>
                <w:sz w:val="20"/>
                <w:szCs w:val="20"/>
                <w:lang w:val="en-GB"/>
              </w:rPr>
              <w:t>- for denser bacterial concentrations repeated illumination necessary for complete bacterial growth suppression, especially in the case of lower doses</w:t>
            </w:r>
          </w:p>
        </w:tc>
      </w:tr>
      <w:tr w:rsidR="00974A9D" w:rsidRPr="00766448" w:rsidTr="00153201">
        <w:tc>
          <w:tcPr>
            <w:tcW w:w="1451" w:type="dxa"/>
          </w:tcPr>
          <w:p w:rsidR="00974A9D" w:rsidRPr="000060D3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0060D3">
              <w:rPr>
                <w:rFonts w:ascii="Arial" w:hAnsi="Arial" w:cs="Arial"/>
                <w:sz w:val="20"/>
                <w:szCs w:val="20"/>
                <w:lang w:val="en-GB"/>
              </w:rPr>
              <w:t xml:space="preserve">Chebath-Taub </w:t>
            </w:r>
            <w:r w:rsidRPr="00151F75">
              <w:rPr>
                <w:rFonts w:ascii="Arial" w:hAnsi="Arial" w:cs="Arial"/>
                <w:i/>
                <w:sz w:val="20"/>
                <w:szCs w:val="20"/>
                <w:highlight w:val="green"/>
                <w:lang w:val="en-GB"/>
              </w:rPr>
              <w:t>et al.</w:t>
            </w:r>
            <w:r w:rsidRPr="000060D3">
              <w:rPr>
                <w:rFonts w:ascii="Arial" w:hAnsi="Arial" w:cs="Arial"/>
                <w:sz w:val="20"/>
                <w:szCs w:val="20"/>
                <w:lang w:val="en-GB"/>
              </w:rPr>
              <w:t>, 2012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instrText>ADDIN CITAVI.PLACEHOLDER b296706b-5370-4704-84ce-6e794efef17e PFBsYWNlaG9sZGVyPg0KICA8QWRkSW5WZXJzaW9uPjUuMS4wLjA8L0FkZEluVmVyc2lvbj4NCiAgPElkPmIyOTY3MDZiLTUzNzAtNDcwNC04NGNlLTZlNzk0ZWZlZjE3ZTwvSWQ+DQogIDxFbnRyaWVzPg0KICAgIDxFbnRyeT4NCiAgICAgIDxJZD45MDQzNDI2OC00ZDc4LTRhMDYtYWVlZi1jNGMwZjdiN2FmMWY8L0lkPg0KICAgICAgPFJlZmVyZW5jZUlkPjg1YzgyMWMyLWFkNDYtNDIwMS05MzJkLTI3MTgzMjlhODdjOD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U0XTwvVGV4dD4NCiAgICA8L1RleHRVbml0Pg0KICA8L1RleHRVbml0cz4NCjwvUGxhY2Vob2xkZXI+</w:instrTex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separate"/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[54]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11" w:type="dxa"/>
          </w:tcPr>
          <w:p w:rsidR="00974A9D" w:rsidRPr="00BA5B7B" w:rsidRDefault="00974A9D" w:rsidP="00153201">
            <w:pPr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BA5B7B">
              <w:rPr>
                <w:rFonts w:ascii="Arial" w:hAnsi="Arial" w:cs="Arial"/>
                <w:i/>
                <w:sz w:val="20"/>
                <w:szCs w:val="20"/>
                <w:lang w:val="en-GB"/>
              </w:rPr>
              <w:t>S. mutans</w:t>
            </w:r>
          </w:p>
        </w:tc>
        <w:tc>
          <w:tcPr>
            <w:tcW w:w="1478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Biofilm</w:t>
            </w:r>
          </w:p>
        </w:tc>
        <w:tc>
          <w:tcPr>
            <w:tcW w:w="1559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2977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- 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1,1 W/cm²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400 – 500 nm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68 – 680 J/cm²</w:t>
            </w:r>
          </w:p>
        </w:tc>
        <w:tc>
          <w:tcPr>
            <w:tcW w:w="4501" w:type="dxa"/>
          </w:tcPr>
          <w:p w:rsidR="00974A9D" w:rsidRPr="00845CCE" w:rsidRDefault="00974A9D" w:rsidP="00153201">
            <w:pPr>
              <w:contextualSpacing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significant decrease in bacterial viability after 6 hours of reorganisation</w:t>
            </w:r>
          </w:p>
          <w:p w:rsidR="00974A9D" w:rsidRPr="00845CCE" w:rsidRDefault="00974A9D" w:rsidP="00153201">
            <w:pPr>
              <w:contextualSpacing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amount of dead bacteria increased compared to the situation before irradiation</w:t>
            </w:r>
          </w:p>
          <w:p w:rsidR="00974A9D" w:rsidRPr="00845CCE" w:rsidRDefault="00974A9D" w:rsidP="00153201">
            <w:pPr>
              <w:contextualSpacing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blue light might have a delayed antibacterial influence although there was no effect upon capability of reforming new biofi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l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m. </w:t>
            </w:r>
          </w:p>
        </w:tc>
      </w:tr>
      <w:tr w:rsidR="00974A9D" w:rsidRPr="00766448" w:rsidTr="00153201">
        <w:tc>
          <w:tcPr>
            <w:tcW w:w="1451" w:type="dxa"/>
          </w:tcPr>
          <w:p w:rsidR="00974A9D" w:rsidRPr="009E2D18" w:rsidRDefault="00974A9D" w:rsidP="00153201">
            <w:pPr>
              <w:rPr>
                <w:rFonts w:ascii="Arial" w:hAnsi="Arial" w:cs="Arial"/>
                <w:b/>
                <w:sz w:val="20"/>
                <w:szCs w:val="20"/>
                <w:lang w:val="en-GB"/>
              </w:rPr>
            </w:pP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t xml:space="preserve">Cieplik </w:t>
            </w:r>
            <w:r w:rsidRPr="00151F75">
              <w:rPr>
                <w:rFonts w:ascii="Arial" w:hAnsi="Arial" w:cs="Arial"/>
                <w:b/>
                <w:i/>
                <w:sz w:val="20"/>
                <w:szCs w:val="20"/>
                <w:highlight w:val="green"/>
                <w:lang w:val="en-GB"/>
              </w:rPr>
              <w:t>et al.</w:t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t xml:space="preserve">, 2014 </w:t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fldChar w:fldCharType="begin"/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instrText>ADDIN CITAVI.PLACEHOLDER 51db0f9d-631f-4127-98b7-aea7d0141f56 PFBsYWNlaG9sZGVyPg0KICA8QWRkSW5WZXJzaW9uPjUuMS4wLjA8L0FkZEluVmVyc2lvbj4NCiAgPElkPjUxZGIwZjlkLTYzMWYtNDEyNy05OGI3LWFlYTdkMDE0MWY1NjwvSWQ+DQogIDxFbnRyaWVzPg0KICAgIDxFbnRyeT4NCiAgICAgIDxJZD5kNjY5NzgyNC0yZmU1LTRhMzYtYTY3Mi0zMjg5YjEwYzU2MWI8L0lkPg0KICAgICAgPFJlZmVyZW5jZUlkPjk0NzdjM2M3LWM1YjgtNDQwOS1iMDI1LWE4YjE2NjdjNTNiYz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xMV08L1RleHQ+DQogICAgPC9UZXh0VW5pdD4NCiAgPC9UZXh0VW5pdHM+DQo8L1BsYWNlaG9sZGVyPg==</w:instrText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fldChar w:fldCharType="separate"/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t>[11]</w:t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fldChar w:fldCharType="end"/>
            </w:r>
            <w:r>
              <w:rPr>
                <w:rFonts w:ascii="Arial" w:hAnsi="Arial" w:cs="Arial"/>
                <w:b/>
                <w:sz w:val="20"/>
                <w:szCs w:val="20"/>
                <w:lang w:val="en-GB"/>
              </w:rPr>
              <w:t>*</w:t>
            </w:r>
          </w:p>
        </w:tc>
        <w:tc>
          <w:tcPr>
            <w:tcW w:w="2311" w:type="dxa"/>
          </w:tcPr>
          <w:p w:rsidR="00974A9D" w:rsidRPr="00BA5B7B" w:rsidRDefault="00974A9D" w:rsidP="00153201">
            <w:pPr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BA5B7B">
              <w:rPr>
                <w:rFonts w:ascii="Arial" w:hAnsi="Arial" w:cs="Arial"/>
                <w:i/>
                <w:sz w:val="20"/>
                <w:szCs w:val="20"/>
                <w:lang w:val="en-GB"/>
              </w:rPr>
              <w:t>A actinomycetem-comitans (Aa), E coli</w:t>
            </w:r>
          </w:p>
        </w:tc>
        <w:tc>
          <w:tcPr>
            <w:tcW w:w="1478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Planktonic</w:t>
            </w:r>
          </w:p>
        </w:tc>
        <w:tc>
          <w:tcPr>
            <w:tcW w:w="1559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LED light curing unit</w:t>
            </w:r>
          </w:p>
        </w:tc>
        <w:tc>
          <w:tcPr>
            <w:tcW w:w="2977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1360±50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mW/cm²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460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nm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25, 50, 120 J/cm²</w:t>
            </w:r>
          </w:p>
        </w:tc>
        <w:tc>
          <w:tcPr>
            <w:tcW w:w="4501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inactivation &gt;5log</w:t>
            </w:r>
            <w:r w:rsidRPr="00845CCE">
              <w:rPr>
                <w:rFonts w:ascii="Arial" w:hAnsi="Arial" w:cs="Arial"/>
                <w:sz w:val="20"/>
                <w:szCs w:val="20"/>
                <w:vertAlign w:val="subscript"/>
                <w:lang w:val="en-GB"/>
              </w:rPr>
              <w:t>10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 for </w:t>
            </w:r>
            <w:r w:rsidRPr="00AC3A7F">
              <w:rPr>
                <w:rFonts w:ascii="Arial" w:hAnsi="Arial" w:cs="Arial"/>
                <w:i/>
                <w:sz w:val="20"/>
                <w:szCs w:val="20"/>
                <w:lang w:val="en-GB"/>
              </w:rPr>
              <w:t>Aa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 (120 J/cm²)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- no effect for </w:t>
            </w:r>
            <w:r w:rsidRPr="00AC3A7F">
              <w:rPr>
                <w:rFonts w:ascii="Arial" w:hAnsi="Arial" w:cs="Arial"/>
                <w:i/>
                <w:sz w:val="20"/>
                <w:szCs w:val="20"/>
                <w:lang w:val="en-GB"/>
              </w:rPr>
              <w:t>E coli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- different flavins and prophyrins in </w:t>
            </w:r>
            <w:r w:rsidRPr="00AC3A7F">
              <w:rPr>
                <w:rFonts w:ascii="Arial" w:hAnsi="Arial" w:cs="Arial"/>
                <w:i/>
                <w:sz w:val="20"/>
                <w:szCs w:val="20"/>
                <w:lang w:val="en-GB"/>
              </w:rPr>
              <w:t>Aa</w:t>
            </w:r>
          </w:p>
        </w:tc>
      </w:tr>
      <w:tr w:rsidR="00974A9D" w:rsidRPr="00766448" w:rsidTr="00153201">
        <w:tc>
          <w:tcPr>
            <w:tcW w:w="1451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lastRenderedPageBreak/>
              <w:t>Cohen-Benneron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 et al, 2016 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instrText>ADDIN CITAVI.PLACEHOLDER 9eb3943c-0b0a-44be-9441-9c04e04f56b7 PFBsYWNlaG9sZGVyPg0KICA8QWRkSW5WZXJzaW9uPjUuMS4wLjA8L0FkZEluVmVyc2lvbj4NCiAgPElkPjllYjM5NDNjLTBiMGEtNDRiZS05NDQxLTljMDRlMDRmNTZiNzwvSWQ+DQogIDxFbnRyaWVzPg0KICAgIDxFbnRyeT4NCiAgICAgIDxJZD5iYzM3YmY5MS0zYTAzLTRkNGQtODVjOC05MjQ5ZGE4ZjliZWM8L0lkPg0KICAgICAgPFJlZmVyZW5jZUlkPjFhMmMyZjZjLTA0MTctNDNmNS04ZmNkLWQzMzEyNDg1NzJiMj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U1XTwvVGV4dD4NCiAgICA8L1RleHRVbml0Pg0KICA8L1RleHRVbml0cz4NCjwvUGxhY2Vob2xkZXI+</w:instrTex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separate"/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[55]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11" w:type="dxa"/>
          </w:tcPr>
          <w:p w:rsidR="00974A9D" w:rsidRPr="00BA5B7B" w:rsidRDefault="00974A9D" w:rsidP="00153201">
            <w:pPr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BA5B7B">
              <w:rPr>
                <w:rFonts w:ascii="Arial" w:hAnsi="Arial" w:cs="Arial"/>
                <w:i/>
                <w:sz w:val="20"/>
                <w:szCs w:val="20"/>
                <w:lang w:val="en-GB"/>
              </w:rPr>
              <w:t>S. mutans</w:t>
            </w:r>
          </w:p>
        </w:tc>
        <w:tc>
          <w:tcPr>
            <w:tcW w:w="1478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Biofilm </w:t>
            </w:r>
          </w:p>
        </w:tc>
        <w:tc>
          <w:tcPr>
            <w:tcW w:w="1559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LED</w:t>
            </w:r>
          </w:p>
        </w:tc>
        <w:tc>
          <w:tcPr>
            <w:tcW w:w="2977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0,62 W/cm²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460 – 480 nm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37, 112 and 262 J/cm²</w:t>
            </w:r>
          </w:p>
        </w:tc>
        <w:tc>
          <w:tcPr>
            <w:tcW w:w="4501" w:type="dxa"/>
          </w:tcPr>
          <w:p w:rsidR="00974A9D" w:rsidRPr="00845CCE" w:rsidRDefault="00974A9D" w:rsidP="00153201">
            <w:pPr>
              <w:contextualSpacing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tests concerning pathogenicity of new formed biofilms by bacteria from dispersed biofilms</w:t>
            </w:r>
          </w:p>
          <w:p w:rsidR="00974A9D" w:rsidRPr="00845CCE" w:rsidRDefault="00974A9D" w:rsidP="00153201">
            <w:pPr>
              <w:contextualSpacing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Although bacterial total growth increased in regrown biofilms, amount of dead bacteria outweighed; polysaccharide production decreased</w:t>
            </w:r>
          </w:p>
          <w:p w:rsidR="00974A9D" w:rsidRPr="00845CCE" w:rsidRDefault="00974A9D" w:rsidP="00153201">
            <w:pPr>
              <w:contextualSpacing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Regrown biofilms after illumination showed less acidogenicity as well as lower aciduricity</w:t>
            </w:r>
          </w:p>
        </w:tc>
      </w:tr>
      <w:tr w:rsidR="00974A9D" w:rsidRPr="00766448" w:rsidTr="00153201">
        <w:tc>
          <w:tcPr>
            <w:tcW w:w="1451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De Sousa </w:t>
            </w:r>
            <w:r w:rsidRPr="00151F75">
              <w:rPr>
                <w:rFonts w:ascii="Arial" w:hAnsi="Arial" w:cs="Arial"/>
                <w:i/>
                <w:sz w:val="20"/>
                <w:szCs w:val="20"/>
                <w:highlight w:val="green"/>
                <w:lang w:val="en-GB"/>
              </w:rPr>
              <w:t>et al.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, 2015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instrText>ADDIN CITAVI.PLACEHOLDER 78beceb4-073e-47de-938e-d4db754f3812 PFBsYWNlaG9sZGVyPg0KICA8QWRkSW5WZXJzaW9uPjUuMS4wLjA8L0FkZEluVmVyc2lvbj4NCiAgPElkPjc4YmVjZWI0LTA3M2UtNDdkZS05MzhlLWQ0ZGI3NTRmMzgxMjwvSWQ+DQogIDxFbnRyaWVzPg0KICAgIDxFbnRyeT4NCiAgICAgIDxJZD5mMTljNWM3Zi1jZGY1LTQ1MDMtODliNi0yNjQ3Nzc1OWEzNDg8L0lkPg0KICAgICAgPFJlZmVyZW5jZUlkPmEzOGI1NTU4LWEwZjYtNDI1ZC1hYzhlLTdlNTdiODJkYTYzYz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M5XTwvVGV4dD4NCiAgICA8L1RleHRVbml0Pg0KICA8L1RleHRVbml0cz4NCjwvUGxhY2Vob2xkZXI+</w:instrTex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separate"/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[39]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11" w:type="dxa"/>
          </w:tcPr>
          <w:p w:rsidR="00974A9D" w:rsidRPr="00BA5B7B" w:rsidRDefault="00974A9D" w:rsidP="00153201">
            <w:pPr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BA5B7B">
              <w:rPr>
                <w:rFonts w:ascii="Arial" w:hAnsi="Arial" w:cs="Arial"/>
                <w:i/>
                <w:sz w:val="20"/>
                <w:szCs w:val="20"/>
                <w:lang w:val="en-GB"/>
              </w:rPr>
              <w:t>E. coli, P. aeruginosa, S. aureus</w:t>
            </w:r>
          </w:p>
        </w:tc>
        <w:tc>
          <w:tcPr>
            <w:tcW w:w="1478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Planktonic </w:t>
            </w:r>
          </w:p>
        </w:tc>
        <w:tc>
          <w:tcPr>
            <w:tcW w:w="1559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Laser</w:t>
            </w:r>
          </w:p>
        </w:tc>
        <w:tc>
          <w:tcPr>
            <w:tcW w:w="2977" w:type="dxa"/>
          </w:tcPr>
          <w:p w:rsidR="00974A9D" w:rsidRPr="003B7498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B7498">
              <w:rPr>
                <w:rFonts w:ascii="Arial" w:hAnsi="Arial" w:cs="Arial"/>
                <w:sz w:val="20"/>
                <w:szCs w:val="20"/>
                <w:lang w:val="en-GB"/>
              </w:rPr>
              <w:t>- 70 mW</w:t>
            </w:r>
          </w:p>
          <w:p w:rsidR="00974A9D" w:rsidRPr="003B7498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B7498">
              <w:rPr>
                <w:rFonts w:ascii="Arial" w:hAnsi="Arial" w:cs="Arial"/>
                <w:sz w:val="20"/>
                <w:szCs w:val="20"/>
                <w:lang w:val="en-GB"/>
              </w:rPr>
              <w:t>- 450 nm</w:t>
            </w:r>
          </w:p>
          <w:p w:rsidR="00974A9D" w:rsidRPr="003B7498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B7498">
              <w:rPr>
                <w:rFonts w:ascii="Arial" w:hAnsi="Arial" w:cs="Arial"/>
                <w:sz w:val="20"/>
                <w:szCs w:val="20"/>
                <w:lang w:val="en-GB"/>
              </w:rPr>
              <w:t>- 6 J/cm², 12 J/cm², 18 J/cm², 24 J/cm²</w:t>
            </w:r>
          </w:p>
        </w:tc>
        <w:tc>
          <w:tcPr>
            <w:tcW w:w="4501" w:type="dxa"/>
          </w:tcPr>
          <w:p w:rsidR="00974A9D" w:rsidRPr="00845CCE" w:rsidRDefault="00974A9D" w:rsidP="00153201">
            <w:pPr>
              <w:contextualSpacing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Inhibition of growth at fluences higher than 6 J/cm²</w:t>
            </w:r>
          </w:p>
          <w:p w:rsidR="00974A9D" w:rsidRPr="00845CCE" w:rsidRDefault="00974A9D" w:rsidP="00153201">
            <w:pPr>
              <w:contextualSpacing/>
              <w:rPr>
                <w:rFonts w:ascii="Arial" w:eastAsia="Times New Roman" w:hAnsi="Arial" w:cs="Arial"/>
                <w:sz w:val="20"/>
                <w:szCs w:val="20"/>
                <w:lang w:val="en-GB" w:eastAsia="de-DE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- S. aureus: CFUs </w:t>
            </w:r>
            <w:r w:rsidRPr="00845CCE">
              <w:rPr>
                <w:rFonts w:ascii="Arial" w:eastAsia="Times New Roman" w:hAnsi="Arial" w:cs="Arial"/>
                <w:sz w:val="20"/>
                <w:szCs w:val="20"/>
                <w:lang w:val="en-GB" w:eastAsia="de-DE"/>
              </w:rPr>
              <w:t>2.39 log</w:t>
            </w:r>
            <w:r w:rsidRPr="00845CCE">
              <w:rPr>
                <w:rFonts w:ascii="Arial" w:eastAsia="Times New Roman" w:hAnsi="Arial" w:cs="Arial"/>
                <w:sz w:val="20"/>
                <w:szCs w:val="20"/>
                <w:vertAlign w:val="subscript"/>
                <w:lang w:val="en-GB" w:eastAsia="de-DE"/>
              </w:rPr>
              <w:t>10</w:t>
            </w:r>
            <w:r w:rsidRPr="00845CCE">
              <w:rPr>
                <w:rFonts w:ascii="Arial" w:eastAsia="Times New Roman" w:hAnsi="Arial" w:cs="Arial"/>
                <w:sz w:val="20"/>
                <w:szCs w:val="20"/>
                <w:lang w:val="en-GB" w:eastAsia="de-DE"/>
              </w:rPr>
              <w:t xml:space="preserve"> when not irradiated, 1,86 log</w:t>
            </w:r>
            <w:r w:rsidRPr="00845CCE">
              <w:rPr>
                <w:rFonts w:ascii="Arial" w:eastAsia="Times New Roman" w:hAnsi="Arial" w:cs="Arial"/>
                <w:sz w:val="20"/>
                <w:szCs w:val="20"/>
                <w:vertAlign w:val="subscript"/>
                <w:lang w:val="en-GB" w:eastAsia="de-DE"/>
              </w:rPr>
              <w:t>10</w:t>
            </w:r>
            <w:r w:rsidRPr="00845CCE">
              <w:rPr>
                <w:rFonts w:ascii="Arial" w:eastAsia="Times New Roman" w:hAnsi="Arial" w:cs="Arial"/>
                <w:sz w:val="20"/>
                <w:szCs w:val="20"/>
                <w:lang w:val="en-GB" w:eastAsia="de-DE"/>
              </w:rPr>
              <w:t xml:space="preserve"> CFUs in the case of irradiation ( 6 J/cm²)</w:t>
            </w:r>
          </w:p>
          <w:p w:rsidR="00974A9D" w:rsidRPr="00845CCE" w:rsidRDefault="00974A9D" w:rsidP="00153201">
            <w:pPr>
              <w:contextualSpacing/>
              <w:rPr>
                <w:rFonts w:ascii="Arial" w:eastAsia="Times New Roman" w:hAnsi="Arial" w:cs="Arial"/>
                <w:sz w:val="20"/>
                <w:szCs w:val="20"/>
                <w:lang w:val="en-GB" w:eastAsia="de-DE"/>
              </w:rPr>
            </w:pPr>
            <w:r w:rsidRPr="00845CCE">
              <w:rPr>
                <w:rFonts w:ascii="Arial" w:eastAsia="Times New Roman" w:hAnsi="Arial" w:cs="Arial"/>
                <w:sz w:val="20"/>
                <w:szCs w:val="20"/>
                <w:lang w:val="en-GB" w:eastAsia="de-DE"/>
              </w:rPr>
              <w:t>- higher fluences (12, 18, 24 J/cm²), no higher inhibition rates detected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eastAsia="Times New Roman" w:hAnsi="Arial" w:cs="Arial"/>
                <w:sz w:val="20"/>
                <w:szCs w:val="20"/>
                <w:lang w:val="en-GB" w:eastAsia="de-DE"/>
              </w:rPr>
              <w:t xml:space="preserve">- inhibition of </w:t>
            </w:r>
            <w:r w:rsidRPr="00845CCE">
              <w:rPr>
                <w:rFonts w:ascii="Arial" w:eastAsia="Times New Roman" w:hAnsi="Arial" w:cs="Arial"/>
                <w:i/>
                <w:sz w:val="20"/>
                <w:szCs w:val="20"/>
                <w:lang w:val="en-GB" w:eastAsia="de-DE"/>
              </w:rPr>
              <w:t xml:space="preserve">S. aureus </w:t>
            </w:r>
            <w:r w:rsidRPr="00845CCE">
              <w:rPr>
                <w:rFonts w:ascii="Arial" w:eastAsia="Times New Roman" w:hAnsi="Arial" w:cs="Arial"/>
                <w:sz w:val="20"/>
                <w:szCs w:val="20"/>
                <w:lang w:val="en-GB" w:eastAsia="de-DE"/>
              </w:rPr>
              <w:t>higher compared to</w:t>
            </w:r>
            <w:r>
              <w:rPr>
                <w:rFonts w:ascii="Arial" w:eastAsia="Times New Roman" w:hAnsi="Arial" w:cs="Arial"/>
                <w:sz w:val="20"/>
                <w:szCs w:val="20"/>
                <w:lang w:val="en-GB" w:eastAsia="de-DE"/>
              </w:rPr>
              <w:t xml:space="preserve"> </w:t>
            </w:r>
            <w:r w:rsidRPr="00845CCE">
              <w:rPr>
                <w:rFonts w:ascii="Arial" w:eastAsia="Times New Roman" w:hAnsi="Arial" w:cs="Arial"/>
                <w:i/>
                <w:sz w:val="20"/>
                <w:szCs w:val="20"/>
                <w:lang w:val="en-GB" w:eastAsia="de-DE"/>
              </w:rPr>
              <w:t>P. aeruginosa</w:t>
            </w:r>
            <w:r w:rsidRPr="00845CCE">
              <w:rPr>
                <w:rFonts w:ascii="Arial" w:eastAsia="Times New Roman" w:hAnsi="Arial" w:cs="Arial"/>
                <w:sz w:val="20"/>
                <w:szCs w:val="20"/>
                <w:lang w:val="en-GB" w:eastAsia="de-DE"/>
              </w:rPr>
              <w:t xml:space="preserve"> and </w:t>
            </w:r>
            <w:r w:rsidRPr="00845CCE">
              <w:rPr>
                <w:rFonts w:ascii="Arial" w:eastAsia="Times New Roman" w:hAnsi="Arial" w:cs="Arial"/>
                <w:i/>
                <w:sz w:val="20"/>
                <w:szCs w:val="20"/>
                <w:lang w:val="en-GB" w:eastAsia="de-DE"/>
              </w:rPr>
              <w:t>E. coli</w:t>
            </w:r>
            <w:r w:rsidRPr="00845CCE">
              <w:rPr>
                <w:rFonts w:ascii="Arial" w:eastAsia="Times New Roman" w:hAnsi="Arial" w:cs="Arial"/>
                <w:sz w:val="20"/>
                <w:szCs w:val="20"/>
                <w:lang w:val="en-GB" w:eastAsia="de-DE"/>
              </w:rPr>
              <w:t xml:space="preserve">. </w:t>
            </w:r>
          </w:p>
        </w:tc>
      </w:tr>
      <w:tr w:rsidR="00974A9D" w:rsidRPr="00766448" w:rsidTr="00153201">
        <w:tc>
          <w:tcPr>
            <w:tcW w:w="1451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De Sousa </w:t>
            </w:r>
            <w:r w:rsidRPr="00151F75">
              <w:rPr>
                <w:rFonts w:ascii="Arial" w:hAnsi="Arial" w:cs="Arial"/>
                <w:i/>
                <w:sz w:val="20"/>
                <w:szCs w:val="20"/>
                <w:highlight w:val="green"/>
                <w:lang w:val="en-GB"/>
              </w:rPr>
              <w:t>et al.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, 2015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instrText>ADDIN CITAVI.PLACEHOLDER ccc9a2cb-5950-4228-8c0a-ece212760b3a PFBsYWNlaG9sZGVyPg0KICA8QWRkSW5WZXJzaW9uPjUuMS4wLjA8L0FkZEluVmVyc2lvbj4NCiAgPElkPmNjYzlhMmNiLTU5NTAtNDIyOC04YzBhLWVjZTIxMjc2MGIzYTwvSWQ+DQogIDxFbnRyaWVzPg0KICAgIDxFbnRyeT4NCiAgICAgIDxJZD41ZTIyM2ZlYS1kYjI2LTQ2ZjgtODEzMC0xNTU4N2U2NzU0NGM8L0lkPg0KICAgICAgPFJlZmVyZW5jZUlkPjNlNmFlNDA2LWNjNmQtNDk2ZS1hZGNkLTk2ZGQ3ZDM3NTJiYz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U3XTwvVGV4dD4NCiAgICA8L1RleHRVbml0Pg0KICA8L1RleHRVbml0cz4NCjwvUGxhY2Vob2xkZXI+</w:instrTex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separate"/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[57]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11" w:type="dxa"/>
          </w:tcPr>
          <w:p w:rsidR="00974A9D" w:rsidRPr="00BA5B7B" w:rsidRDefault="00974A9D" w:rsidP="00153201">
            <w:pPr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BA5B7B">
              <w:rPr>
                <w:rFonts w:ascii="Arial" w:hAnsi="Arial" w:cs="Arial"/>
                <w:i/>
                <w:sz w:val="20"/>
                <w:szCs w:val="20"/>
                <w:lang w:val="en-GB"/>
              </w:rPr>
              <w:t>S. mutans</w:t>
            </w:r>
          </w:p>
        </w:tc>
        <w:tc>
          <w:tcPr>
            <w:tcW w:w="1478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Biofilm</w:t>
            </w:r>
          </w:p>
        </w:tc>
        <w:tc>
          <w:tcPr>
            <w:tcW w:w="1559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Non-coherent blue light (Lumacare)</w:t>
            </w:r>
          </w:p>
        </w:tc>
        <w:tc>
          <w:tcPr>
            <w:tcW w:w="2977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99,5 mW/cm²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420nm blue-light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72 J/cm²;</w:t>
            </w:r>
          </w:p>
        </w:tc>
        <w:tc>
          <w:tcPr>
            <w:tcW w:w="4501" w:type="dxa"/>
          </w:tcPr>
          <w:p w:rsidR="00974A9D" w:rsidRPr="00845CCE" w:rsidRDefault="00974A9D" w:rsidP="00153201">
            <w:pPr>
              <w:contextualSpacing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Bacterial viability, dry-weight and intra- and extracellular polysaccharides (IPS and EPS) were measured</w:t>
            </w:r>
          </w:p>
          <w:p w:rsidR="00974A9D" w:rsidRPr="00845CCE" w:rsidRDefault="00974A9D" w:rsidP="00153201">
            <w:pPr>
              <w:contextualSpacing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CHX and NaCl as controls</w:t>
            </w:r>
          </w:p>
          <w:p w:rsidR="00974A9D" w:rsidRPr="00845CCE" w:rsidRDefault="00974A9D" w:rsidP="00153201">
            <w:pPr>
              <w:contextualSpacing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CFU reduced to the highest amount in the CHX-group (around 4 log</w:t>
            </w:r>
            <w:r w:rsidRPr="00845CCE">
              <w:rPr>
                <w:rFonts w:ascii="Arial" w:hAnsi="Arial" w:cs="Arial"/>
                <w:sz w:val="20"/>
                <w:szCs w:val="20"/>
                <w:vertAlign w:val="subscript"/>
                <w:lang w:val="en-GB"/>
              </w:rPr>
              <w:t>10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steps)</w:t>
            </w:r>
          </w:p>
          <w:p w:rsidR="00974A9D" w:rsidRPr="00845CCE" w:rsidRDefault="00974A9D" w:rsidP="00153201">
            <w:pPr>
              <w:contextualSpacing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only minimal reduction when irradiated with blue light (around 1 log</w:t>
            </w:r>
            <w:r w:rsidRPr="00845CCE">
              <w:rPr>
                <w:rFonts w:ascii="Arial" w:hAnsi="Arial" w:cs="Arial"/>
                <w:sz w:val="20"/>
                <w:szCs w:val="20"/>
                <w:vertAlign w:val="subscript"/>
                <w:lang w:val="en-GB"/>
              </w:rPr>
              <w:t>10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step)</w:t>
            </w:r>
          </w:p>
          <w:p w:rsidR="00974A9D" w:rsidRPr="00845CCE" w:rsidRDefault="00974A9D" w:rsidP="00153201">
            <w:pPr>
              <w:contextualSpacing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Reduction of insoluble EPS highly affected by twice-daily blue light-irradiation, suggesting that this might be a proper treatment modality in prevention of biofilm-development</w:t>
            </w:r>
          </w:p>
        </w:tc>
      </w:tr>
      <w:tr w:rsidR="00974A9D" w:rsidRPr="00766448" w:rsidTr="00153201">
        <w:tc>
          <w:tcPr>
            <w:tcW w:w="1451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De Sousa </w:t>
            </w:r>
            <w:r w:rsidRPr="00151F75">
              <w:rPr>
                <w:rFonts w:ascii="Arial" w:hAnsi="Arial" w:cs="Arial"/>
                <w:i/>
                <w:sz w:val="20"/>
                <w:szCs w:val="20"/>
                <w:highlight w:val="green"/>
                <w:lang w:val="en-GB"/>
              </w:rPr>
              <w:t>et al.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, 2016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instrText>ADDIN CITAVI.PLACEHOLDER b25e0fb7-47fa-4305-a4c4-44d9f7031be8 PFBsYWNlaG9sZGVyPg0KICA8QWRkSW5WZXJzaW9uPjUuMS4wLjA8L0FkZEluVmVyc2lvbj4NCiAgPElkPmIyNWUwZmI3LTQ3ZmEtNDMwNS1hNGM0LTQ0ZDlmNzAzMWJlODwvSWQ+DQogIDxFbnRyaWVzPg0KICAgIDxFbnRyeT4NCiAgICAgIDxJZD5iNTc1NTEwOS0xZDI1LTQxMTAtODUwYS0zMmVmM2U3ZWEyZGQ8L0lkPg0KICAgICAgPFJlZmVyZW5jZUlkPmExODI0MjI5LTVjNGMtNDM1Ny1iZDhiLTQ0NzdlYjc2NzI5Zj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Q1XTwvVGV4dD4NCiAgICA8L1RleHRVbml0Pg0KICA8L1RleHRVbml0cz4NCjwvUGxhY2Vob2xkZXI+</w:instrTex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separate"/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[45]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11" w:type="dxa"/>
          </w:tcPr>
          <w:p w:rsidR="00974A9D" w:rsidRPr="00BA5B7B" w:rsidRDefault="00974A9D" w:rsidP="00153201">
            <w:pPr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BA5B7B">
              <w:rPr>
                <w:rFonts w:ascii="Arial" w:hAnsi="Arial" w:cs="Arial"/>
                <w:i/>
                <w:sz w:val="20"/>
                <w:szCs w:val="20"/>
                <w:lang w:val="en-GB"/>
              </w:rPr>
              <w:t xml:space="preserve">S. aureus, E. coli, P. aeruginosa </w:t>
            </w:r>
          </w:p>
        </w:tc>
        <w:tc>
          <w:tcPr>
            <w:tcW w:w="1478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Planktonic</w:t>
            </w:r>
          </w:p>
        </w:tc>
        <w:tc>
          <w:tcPr>
            <w:tcW w:w="1559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Laser</w:t>
            </w:r>
          </w:p>
        </w:tc>
        <w:tc>
          <w:tcPr>
            <w:tcW w:w="2977" w:type="dxa"/>
          </w:tcPr>
          <w:p w:rsidR="00974A9D" w:rsidRPr="003B7498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B7498">
              <w:rPr>
                <w:rFonts w:ascii="Arial" w:hAnsi="Arial" w:cs="Arial"/>
                <w:sz w:val="20"/>
                <w:szCs w:val="20"/>
                <w:lang w:val="en-GB"/>
              </w:rPr>
              <w:t>- 30 mW (660 nm), 30 mW (830 nm), 40 mW (904 nm)</w:t>
            </w:r>
          </w:p>
          <w:p w:rsidR="00974A9D" w:rsidRPr="003B7498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B7498">
              <w:rPr>
                <w:rFonts w:ascii="Arial" w:hAnsi="Arial" w:cs="Arial"/>
                <w:sz w:val="20"/>
                <w:szCs w:val="20"/>
                <w:lang w:val="en-GB"/>
              </w:rPr>
              <w:t>- 660 nm, 830 nm, 904 nm</w:t>
            </w:r>
          </w:p>
          <w:p w:rsidR="00974A9D" w:rsidRPr="003B7498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B7498">
              <w:rPr>
                <w:rFonts w:ascii="Arial" w:hAnsi="Arial" w:cs="Arial"/>
                <w:sz w:val="20"/>
                <w:szCs w:val="20"/>
                <w:lang w:val="en-GB"/>
              </w:rPr>
              <w:t>- 3 J/cm², 6 J/cm², 12 J/cm², 18 J/cm²,, 24 J/cm²</w:t>
            </w:r>
          </w:p>
        </w:tc>
        <w:tc>
          <w:tcPr>
            <w:tcW w:w="4501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Inhibition of growth observed for fluences higher than 12 J/cm²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At of 24 J/cm² (660nm red light), inhibition rate was nearly 80% for S. aureus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- Red light more effective than infrared light. 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- </w:t>
            </w:r>
            <w:r w:rsidRPr="00845CCE">
              <w:rPr>
                <w:rFonts w:ascii="Arial" w:hAnsi="Arial" w:cs="Arial"/>
                <w:i/>
                <w:sz w:val="20"/>
                <w:szCs w:val="20"/>
                <w:lang w:val="en-GB"/>
              </w:rPr>
              <w:t>S. aureus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 more susceptible to irradiation with all tested wavelength with all fluences than </w:t>
            </w:r>
            <w:r w:rsidRPr="00845CCE">
              <w:rPr>
                <w:rFonts w:ascii="Arial" w:hAnsi="Arial" w:cs="Arial"/>
                <w:i/>
                <w:sz w:val="20"/>
                <w:szCs w:val="20"/>
                <w:lang w:val="en-GB"/>
              </w:rPr>
              <w:t>P. aeruginosa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 and </w:t>
            </w:r>
            <w:r w:rsidRPr="00845CCE">
              <w:rPr>
                <w:rFonts w:ascii="Arial" w:hAnsi="Arial" w:cs="Arial"/>
                <w:i/>
                <w:sz w:val="20"/>
                <w:szCs w:val="20"/>
                <w:lang w:val="en-GB"/>
              </w:rPr>
              <w:t>E. coli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.</w:t>
            </w:r>
          </w:p>
        </w:tc>
      </w:tr>
      <w:tr w:rsidR="00974A9D" w:rsidRPr="00766448" w:rsidTr="00153201">
        <w:tc>
          <w:tcPr>
            <w:tcW w:w="1451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Enwemeka </w:t>
            </w:r>
            <w:r w:rsidRPr="00151F75">
              <w:rPr>
                <w:rFonts w:ascii="Arial" w:hAnsi="Arial" w:cs="Arial"/>
                <w:i/>
                <w:sz w:val="20"/>
                <w:szCs w:val="20"/>
                <w:highlight w:val="green"/>
                <w:lang w:val="en-GB"/>
              </w:rPr>
              <w:t>et al.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, 2008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instrText>ADDIN CITAVI.PLACEHOLDER 66bad3ec-9063-4827-a505-081b45ee3c55 PFBsYWNlaG9sZGVyPg0KICA8QWRkSW5WZXJzaW9uPjUuMS4wLjA8L0FkZEluVmVyc2lvbj4NCiAgPElkPjY2YmFkM2VjLTkwNjMtNDgyNy1hNTA1LTA4MWI0NWVlM2M1NTwvSWQ+DQogIDxFbnRyaWVzPg0KICAgIDxFbnRyeT4NCiAgICAgIDxJZD4zN2Y2OWIwNS1jMjkzLTQ2M2UtYTVjNS0wMWZiZGEyZjg4YjI8L0lkPg0KICAgICAgPFJlZmVyZW5jZUlkPmJhYmVhYmY5LThkMTUtNDRmNC05ODM1LWI1YzMxY2RjYjFjNT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0OF08L1RleHQ+DQogICAgPC9UZXh0VW5pdD4NCiAgPC9UZXh0VW5pdHM+DQo8L1BsYWNlaG9sZGVyPg==</w:instrTex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separate"/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[48]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11" w:type="dxa"/>
          </w:tcPr>
          <w:p w:rsidR="00974A9D" w:rsidRPr="00BA5B7B" w:rsidRDefault="00974A9D" w:rsidP="00153201">
            <w:pPr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BA5B7B">
              <w:rPr>
                <w:rFonts w:ascii="Arial" w:hAnsi="Arial" w:cs="Arial"/>
                <w:i/>
                <w:sz w:val="20"/>
                <w:szCs w:val="20"/>
                <w:lang w:val="en-GB"/>
              </w:rPr>
              <w:t>MRSA</w:t>
            </w:r>
          </w:p>
        </w:tc>
        <w:tc>
          <w:tcPr>
            <w:tcW w:w="1478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Planktonic</w:t>
            </w:r>
          </w:p>
        </w:tc>
        <w:tc>
          <w:tcPr>
            <w:tcW w:w="1559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SLD</w:t>
            </w:r>
          </w:p>
        </w:tc>
        <w:tc>
          <w:tcPr>
            <w:tcW w:w="2977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100 mW/cm²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390-410 nm (405nm peak)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lastRenderedPageBreak/>
              <w:t>- 1 to 60 J/cm²</w:t>
            </w:r>
          </w:p>
        </w:tc>
        <w:tc>
          <w:tcPr>
            <w:tcW w:w="4501" w:type="dxa"/>
          </w:tcPr>
          <w:p w:rsidR="00974A9D" w:rsidRPr="00845CCE" w:rsidRDefault="00974A9D" w:rsidP="00153201">
            <w:pPr>
              <w:contextualSpacing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lastRenderedPageBreak/>
              <w:t xml:space="preserve">. Maximum eradication achieved applying light for 9.2 or 8,4 minutes   </w:t>
            </w:r>
          </w:p>
          <w:p w:rsidR="00974A9D" w:rsidRPr="00845CCE" w:rsidRDefault="00974A9D" w:rsidP="00153201">
            <w:pPr>
              <w:contextualSpacing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lastRenderedPageBreak/>
              <w:t xml:space="preserve">- 55 J/cm² resulted in nearly 90% eradication. </w:t>
            </w:r>
          </w:p>
        </w:tc>
      </w:tr>
      <w:tr w:rsidR="00974A9D" w:rsidRPr="00766448" w:rsidTr="00153201">
        <w:tc>
          <w:tcPr>
            <w:tcW w:w="1451" w:type="dxa"/>
          </w:tcPr>
          <w:p w:rsidR="00974A9D" w:rsidRPr="000060D3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0060D3">
              <w:rPr>
                <w:rFonts w:ascii="Arial" w:hAnsi="Arial" w:cs="Arial"/>
                <w:sz w:val="20"/>
                <w:szCs w:val="20"/>
                <w:lang w:val="en-GB"/>
              </w:rPr>
              <w:lastRenderedPageBreak/>
              <w:t xml:space="preserve">Enwemeka </w:t>
            </w:r>
            <w:r w:rsidRPr="00151F75">
              <w:rPr>
                <w:rFonts w:ascii="Arial" w:hAnsi="Arial" w:cs="Arial"/>
                <w:i/>
                <w:sz w:val="20"/>
                <w:szCs w:val="20"/>
                <w:highlight w:val="green"/>
                <w:lang w:val="en-GB"/>
              </w:rPr>
              <w:t>et al.</w:t>
            </w:r>
            <w:r w:rsidRPr="000060D3">
              <w:rPr>
                <w:rFonts w:ascii="Arial" w:hAnsi="Arial" w:cs="Arial"/>
                <w:sz w:val="20"/>
                <w:szCs w:val="20"/>
                <w:lang w:val="en-GB"/>
              </w:rPr>
              <w:t>, 2009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instrText>ADDIN CITAVI.PLACEHOLDER 36cbe95e-686a-42b8-81f8-3c84ca557681 PFBsYWNlaG9sZGVyPg0KICA8QWRkSW5WZXJzaW9uPjUuMS4wLjA8L0FkZEluVmVyc2lvbj4NCiAgPElkPjM2Y2JlOTVlLTY4NmEtNDJiOC04MWY4LTNjODRjYTU1NzY4MTwvSWQ+DQogIDxFbnRyaWVzPg0KICAgIDxFbnRyeT4NCiAgICAgIDxJZD4zMDc3NzQxNi0wYWRhLTRkZjItOGRhZC03NTljZDQxMzNmYzU8L0lkPg0KICAgICAgPFJlZmVyZW5jZUlkPjNjODIzYjgwLTk1MjgtNDkxMi05NzQyLTMxMDE0OTE4ZjQ2Nz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Q3XTwvVGV4dD4NCiAgICA8L1RleHRVbml0Pg0KICA8L1RleHRVbml0cz4NCjwvUGxhY2Vob2xkZXI+</w:instrTex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separate"/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[47]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11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BA5B7B">
              <w:rPr>
                <w:rFonts w:ascii="Arial" w:hAnsi="Arial" w:cs="Arial"/>
                <w:i/>
                <w:sz w:val="20"/>
                <w:szCs w:val="20"/>
                <w:lang w:val="en-GB"/>
              </w:rPr>
              <w:t>MRSA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 (two strains)</w:t>
            </w:r>
          </w:p>
        </w:tc>
        <w:tc>
          <w:tcPr>
            <w:tcW w:w="1478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Planktonic </w:t>
            </w:r>
          </w:p>
        </w:tc>
        <w:tc>
          <w:tcPr>
            <w:tcW w:w="1559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SLD</w:t>
            </w:r>
          </w:p>
        </w:tc>
        <w:tc>
          <w:tcPr>
            <w:tcW w:w="2977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- 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30 mW/cm²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470 nm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-  </w:t>
            </w:r>
            <w:r w:rsidRPr="00845CCE"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  <w:t>1 to 60 J/cm²</w:t>
            </w:r>
          </w:p>
        </w:tc>
        <w:tc>
          <w:tcPr>
            <w:tcW w:w="4501" w:type="dxa"/>
          </w:tcPr>
          <w:p w:rsidR="00974A9D" w:rsidRPr="00845CCE" w:rsidRDefault="00974A9D" w:rsidP="00153201">
            <w:pPr>
              <w:contextualSpacing/>
              <w:jc w:val="both"/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  <w:t xml:space="preserve">- At 3 J/cm², nearly 30% of both strains were killed. </w:t>
            </w:r>
          </w:p>
          <w:p w:rsidR="00974A9D" w:rsidRPr="00845CCE" w:rsidRDefault="00974A9D" w:rsidP="00153201">
            <w:pPr>
              <w:contextualSpacing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  <w:t>- 55 J/cm² killed</w:t>
            </w:r>
            <w:r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  <w:t xml:space="preserve"> more than 90% of both strains.</w:t>
            </w:r>
          </w:p>
        </w:tc>
      </w:tr>
      <w:tr w:rsidR="00974A9D" w:rsidRPr="00766448" w:rsidTr="00153201">
        <w:tc>
          <w:tcPr>
            <w:tcW w:w="1451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Feuerstein </w:t>
            </w:r>
            <w:r w:rsidRPr="00151F75">
              <w:rPr>
                <w:rFonts w:ascii="Arial" w:hAnsi="Arial" w:cs="Arial"/>
                <w:i/>
                <w:sz w:val="20"/>
                <w:szCs w:val="20"/>
                <w:highlight w:val="green"/>
                <w:lang w:val="en-GB"/>
              </w:rPr>
              <w:t>et al.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, 2005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instrText>ADDIN CITAVI.PLACEHOLDER f57d968d-5eae-4762-bcbf-d9f58ae4a1a6 PFBsYWNlaG9sZGVyPg0KICA8QWRkSW5WZXJzaW9uPjUuMS4wLjA8L0FkZEluVmVyc2lvbj4NCiAgPElkPmY1N2Q5NjhkLTVlYWUtNDc2Mi1iY2JmLWQ5ZjU4YWU0YTFhNjwvSWQ+DQogIDxFbnRyaWVzPg0KICAgIDxFbnRyeT4NCiAgICAgIDxJZD5kOTlmNjcyNC00ODlkLTQ1N2ItOWM0My1jMWIzOTQyYTBhYWM8L0lkPg0KICAgICAgPFJlZmVyZW5jZUlkPjE3Mjg3OGNhLWNmMDEtNDcyZC1iNjA2LTk5YTA0MGM3MjhjND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bMjZdPC9UZXh0Pg0KICAgIDwvVGV4dFVuaXQ+DQogIDwvVGV4dFVuaXRzPg0KPC9QbGFjZWhvbGRlcj4=</w:instrTex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separate"/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[26]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11" w:type="dxa"/>
          </w:tcPr>
          <w:p w:rsidR="00974A9D" w:rsidRPr="00BA5B7B" w:rsidRDefault="00974A9D" w:rsidP="00153201">
            <w:pPr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BA5B7B">
              <w:rPr>
                <w:rFonts w:ascii="Arial" w:hAnsi="Arial" w:cs="Arial"/>
                <w:i/>
                <w:sz w:val="20"/>
                <w:szCs w:val="20"/>
                <w:lang w:val="en-GB"/>
              </w:rPr>
              <w:t>P. gingivalis, F. nucleatum</w:t>
            </w:r>
          </w:p>
        </w:tc>
        <w:tc>
          <w:tcPr>
            <w:tcW w:w="1478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Planktonic</w:t>
            </w:r>
          </w:p>
        </w:tc>
        <w:tc>
          <w:tcPr>
            <w:tcW w:w="1559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Two halogen lamps, xenon light source, LED</w:t>
            </w:r>
          </w:p>
        </w:tc>
        <w:tc>
          <w:tcPr>
            <w:tcW w:w="2977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260 and 416 mW/cm² (halogen), 520 mW/cm² (LED), 1144 mW/cm² (xenon)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400-500nm (halogen), 450-498nm (LED), 450-490nm (xenon)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31, 47, 62, 78, 94 J/cm² (LED)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; xenon and halogen only for experiments with scavangers</w:t>
            </w:r>
          </w:p>
        </w:tc>
        <w:tc>
          <w:tcPr>
            <w:tcW w:w="4501" w:type="dxa"/>
          </w:tcPr>
          <w:p w:rsidR="00974A9D" w:rsidRPr="00845CCE" w:rsidRDefault="00974A9D" w:rsidP="00153201">
            <w:pPr>
              <w:contextualSpacing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no significant reduction under anaerobic conditions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significant reduction under aerobic conditions: nearly complete killing for illumination for 2.5 and 3 minutes with LED (P. gingivalis)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- Effect for </w:t>
            </w:r>
            <w:r w:rsidRPr="00845CCE">
              <w:rPr>
                <w:rFonts w:ascii="Arial" w:hAnsi="Arial" w:cs="Arial"/>
                <w:i/>
                <w:sz w:val="20"/>
                <w:szCs w:val="20"/>
                <w:lang w:val="en-GB"/>
              </w:rPr>
              <w:t>F. nucleatum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 smaller compared to </w:t>
            </w:r>
            <w:r w:rsidRPr="00845CCE">
              <w:rPr>
                <w:rFonts w:ascii="Arial" w:hAnsi="Arial" w:cs="Arial"/>
                <w:i/>
                <w:sz w:val="20"/>
                <w:szCs w:val="20"/>
                <w:lang w:val="en-GB"/>
              </w:rPr>
              <w:t>P. gingivalis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</w:p>
          <w:p w:rsidR="00974A9D" w:rsidRPr="00845CCE" w:rsidRDefault="00974A9D" w:rsidP="00153201">
            <w:pPr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- </w:t>
            </w:r>
            <w:r w:rsidRPr="00845CCE"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  <w:t>only partial protection of phototoxicity in presence of scavangers due toinefficient access into the cell, but results show, that inactivation might be due to photodynamic processes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  <w:t xml:space="preserve">- no phototoxic effect anaerobic conditions </w:t>
            </w:r>
            <w:r w:rsidRPr="00845CCE"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  <w:sym w:font="Wingdings" w:char="F0E0"/>
            </w:r>
            <w:r w:rsidRPr="00845CCE"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  <w:t xml:space="preserve"> oxygen is necessary </w:t>
            </w:r>
          </w:p>
        </w:tc>
      </w:tr>
      <w:tr w:rsidR="00974A9D" w:rsidRPr="00766448" w:rsidTr="00153201">
        <w:tc>
          <w:tcPr>
            <w:tcW w:w="1451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Feuerstein et. Al, 2004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instrText>ADDIN CITAVI.PLACEHOLDER c8798e35-4457-46ee-b484-a5e40d05e313 PFBsYWNlaG9sZGVyPg0KICA8QWRkSW5WZXJzaW9uPjUuMS4wLjA8L0FkZEluVmVyc2lvbj4NCiAgPElkPmM4Nzk4ZTM1LTQ0NTctNDZlZS1iNDg0LWE1ZTQwZDA1ZTMxMzwvSWQ+DQogIDxFbnRyaWVzPg0KICAgIDxFbnRyeT4NCiAgICAgIDxJZD4wOWEzZTVjYi1jYWRhLTRlYjUtYTRmMi02YTgyYzY1MjgwOGU8L0lkPg0KICAgICAgPFJlZmVyZW5jZUlkPmQyN2EzMzM4LTU5ZTUtNDA2MC05YWU1LTZmNjFlNTRjNjZhMT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bMjVdPC9UZXh0Pg0KICAgIDwvVGV4dFVuaXQ+DQogIDwvVGV4dFVuaXRzPg0KPC9QbGFjZWhvbGRlcj4=</w:instrTex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separate"/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[25]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11" w:type="dxa"/>
          </w:tcPr>
          <w:p w:rsidR="00974A9D" w:rsidRPr="00BA5B7B" w:rsidRDefault="00974A9D" w:rsidP="00153201">
            <w:pPr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BA5B7B">
              <w:rPr>
                <w:rFonts w:ascii="Arial" w:hAnsi="Arial" w:cs="Arial"/>
                <w:i/>
                <w:sz w:val="20"/>
                <w:szCs w:val="20"/>
                <w:lang w:val="en-GB"/>
              </w:rPr>
              <w:t>P. gingivalis, F. nucleatum, S. faecalis, S. mutans</w:t>
            </w:r>
          </w:p>
        </w:tc>
        <w:tc>
          <w:tcPr>
            <w:tcW w:w="1478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Planktonic </w:t>
            </w:r>
          </w:p>
        </w:tc>
        <w:tc>
          <w:tcPr>
            <w:tcW w:w="1559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Two halogen lamps, xenon light source, LED</w:t>
            </w:r>
          </w:p>
        </w:tc>
        <w:tc>
          <w:tcPr>
            <w:tcW w:w="2977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260 and 416 mW/cm² (halogen), 520 mW/cm² (LED), 1144 mW/cm² (xenon)</w:t>
            </w:r>
          </w:p>
          <w:p w:rsidR="00974A9D" w:rsidRPr="00536190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536190">
              <w:rPr>
                <w:rFonts w:ascii="Arial" w:hAnsi="Arial" w:cs="Arial"/>
                <w:sz w:val="20"/>
                <w:szCs w:val="20"/>
                <w:lang w:val="en-GB"/>
              </w:rPr>
              <w:t>- 400-500 nm (halogen), 450-480 nm (LED), 450-49 0nm (xenon)</w:t>
            </w:r>
          </w:p>
          <w:p w:rsidR="00974A9D" w:rsidRPr="00536190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536190">
              <w:rPr>
                <w:rFonts w:ascii="Arial" w:hAnsi="Arial" w:cs="Arial"/>
                <w:sz w:val="20"/>
                <w:szCs w:val="20"/>
                <w:lang w:val="en-GB"/>
              </w:rPr>
              <w:t>- 16-75 J/cm² (halogen), 31-94 J/cm² (LED), 69-206 J/cm² (xenon)</w:t>
            </w:r>
          </w:p>
        </w:tc>
        <w:tc>
          <w:tcPr>
            <w:tcW w:w="4501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less survival when irradiation of bacteria on agar plates compared to bacteria in suspension</w:t>
            </w:r>
          </w:p>
          <w:p w:rsidR="00974A9D" w:rsidRPr="00845CCE" w:rsidRDefault="00974A9D" w:rsidP="00153201">
            <w:pPr>
              <w:contextualSpacing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nearly no survival for 2,5 minutes with halogen lamp 2 on agar, whereas survival rate of 40% when performed in suspension</w:t>
            </w:r>
          </w:p>
          <w:p w:rsidR="00974A9D" w:rsidRPr="00845CCE" w:rsidRDefault="00974A9D" w:rsidP="00153201">
            <w:pPr>
              <w:contextualSpacing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-higher inactivation rates for </w:t>
            </w:r>
            <w:r w:rsidRPr="00AC3A7F">
              <w:rPr>
                <w:rFonts w:ascii="Arial" w:hAnsi="Arial" w:cs="Arial"/>
                <w:i/>
                <w:sz w:val="20"/>
                <w:szCs w:val="20"/>
                <w:lang w:val="en-GB"/>
              </w:rPr>
              <w:t>P. gingivalis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 compared to </w:t>
            </w:r>
            <w:r w:rsidRPr="00845CCE">
              <w:rPr>
                <w:rFonts w:ascii="Arial" w:hAnsi="Arial" w:cs="Arial"/>
                <w:i/>
                <w:sz w:val="20"/>
                <w:szCs w:val="20"/>
                <w:lang w:val="en-GB"/>
              </w:rPr>
              <w:t>F. nucleatum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 (99.6% for 1 minute with plasma arc)</w:t>
            </w:r>
          </w:p>
          <w:p w:rsidR="00974A9D" w:rsidRPr="00845CCE" w:rsidRDefault="00974A9D" w:rsidP="00153201">
            <w:pPr>
              <w:contextualSpacing/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- </w:t>
            </w:r>
            <w:r w:rsidRPr="00845CCE"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  <w:t xml:space="preserve">minimal fluence required for inhibiting bacterial lawn from growing into biofilm (MID) 16-62 J/cm² for </w:t>
            </w:r>
            <w:r w:rsidRPr="00A47A82">
              <w:rPr>
                <w:rFonts w:ascii="Arial" w:hAnsi="Arial" w:cs="Arial"/>
                <w:i/>
                <w:color w:val="000000" w:themeColor="text1"/>
                <w:sz w:val="20"/>
                <w:szCs w:val="20"/>
                <w:lang w:val="en-GB"/>
              </w:rPr>
              <w:t>P. gingivalis</w:t>
            </w:r>
            <w:r w:rsidRPr="00845CCE"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  <w:t xml:space="preserve"> and </w:t>
            </w:r>
            <w:r w:rsidRPr="00A47A82">
              <w:rPr>
                <w:rFonts w:ascii="Arial" w:hAnsi="Arial" w:cs="Arial"/>
                <w:i/>
                <w:color w:val="000000" w:themeColor="text1"/>
                <w:sz w:val="20"/>
                <w:szCs w:val="20"/>
                <w:lang w:val="en-GB"/>
              </w:rPr>
              <w:t>F. nucleatum</w:t>
            </w:r>
          </w:p>
          <w:p w:rsidR="00974A9D" w:rsidRPr="00845CCE" w:rsidRDefault="00974A9D" w:rsidP="00153201">
            <w:pPr>
              <w:contextualSpacing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  <w:t xml:space="preserve">- MID for </w:t>
            </w:r>
            <w:r w:rsidRPr="00845CCE">
              <w:rPr>
                <w:rFonts w:ascii="Arial" w:hAnsi="Arial" w:cs="Arial"/>
                <w:i/>
                <w:color w:val="000000" w:themeColor="text1"/>
                <w:sz w:val="20"/>
                <w:szCs w:val="20"/>
                <w:lang w:val="en-GB"/>
              </w:rPr>
              <w:t>S. mutans</w:t>
            </w:r>
            <w:r w:rsidRPr="00845CCE"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  <w:t xml:space="preserve"> and </w:t>
            </w:r>
            <w:r w:rsidRPr="00845CCE">
              <w:rPr>
                <w:rFonts w:ascii="Arial" w:hAnsi="Arial" w:cs="Arial"/>
                <w:i/>
                <w:color w:val="000000" w:themeColor="text1"/>
                <w:sz w:val="20"/>
                <w:szCs w:val="20"/>
                <w:lang w:val="en-GB"/>
              </w:rPr>
              <w:t>S. faecalis</w:t>
            </w:r>
            <w:r w:rsidRPr="00845CCE"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  <w:t xml:space="preserve"> 159-212 J/cm</w:t>
            </w:r>
            <w:r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  <w:t>²</w:t>
            </w:r>
          </w:p>
        </w:tc>
      </w:tr>
      <w:tr w:rsidR="00974A9D" w:rsidRPr="00766448" w:rsidTr="00153201">
        <w:tc>
          <w:tcPr>
            <w:tcW w:w="1451" w:type="dxa"/>
          </w:tcPr>
          <w:p w:rsidR="00974A9D" w:rsidRPr="00CA2C98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CA2C98">
              <w:rPr>
                <w:rFonts w:ascii="Arial" w:hAnsi="Arial" w:cs="Arial"/>
                <w:sz w:val="20"/>
                <w:szCs w:val="20"/>
                <w:lang w:val="en-GB"/>
              </w:rPr>
              <w:t xml:space="preserve">Fontana </w:t>
            </w:r>
            <w:r w:rsidRPr="00151F75">
              <w:rPr>
                <w:rFonts w:ascii="Arial" w:hAnsi="Arial" w:cs="Arial"/>
                <w:i/>
                <w:sz w:val="20"/>
                <w:szCs w:val="20"/>
                <w:highlight w:val="green"/>
                <w:lang w:val="en-GB"/>
              </w:rPr>
              <w:t>et al.</w:t>
            </w:r>
            <w:r w:rsidRPr="00CA2C98">
              <w:rPr>
                <w:rFonts w:ascii="Arial" w:hAnsi="Arial" w:cs="Arial"/>
                <w:sz w:val="20"/>
                <w:szCs w:val="20"/>
                <w:lang w:val="en-GB"/>
              </w:rPr>
              <w:t>, 2015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instrText>ADDIN CITAVI.PLACEHOLDER 4879eaca-5387-43a9-9b0f-c2120b04c6de PFBsYWNlaG9sZGVyPg0KICA8QWRkSW5WZXJzaW9uPjUuMS4wLjA8L0FkZEluVmVyc2lvbj4NCiAgPElkPjQ4NzllYWNhLTUzODctNDNhOS05YjBmLWMyMTIwYjA0YzZkZTwvSWQ+DQogIDxFbnRyaWVzPg0KICAgIDxFbnRyeT4NCiAgICAgIDxJZD4zOGExZjRiZS0zOGZhLTRkNjEtOTBjYy05MmQxN2RkNzY3ZDQ8L0lkPg0KICAgICAgPFJlZmVyZW5jZUlkPmU0OGRjYjUyLWQ2NTgtNDU3Zi1hNjRlLTNlNzkwYTcwNWU3ND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I3XTwvVGV4dD4NCiAgICA8L1RleHRVbml0Pg0KICA8L1RleHRVbml0cz4NCjwvUGxhY2Vob2xkZXI+</w:instrTex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separate"/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[27]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11" w:type="dxa"/>
          </w:tcPr>
          <w:p w:rsidR="00974A9D" w:rsidRPr="00BA5B7B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BA5B7B">
              <w:rPr>
                <w:rStyle w:val="Hervorhebung"/>
                <w:rFonts w:ascii="Arial" w:hAnsi="Arial" w:cs="Arial"/>
                <w:sz w:val="20"/>
                <w:szCs w:val="20"/>
                <w:lang w:val="en-GB"/>
              </w:rPr>
              <w:t>F. nucleatum ss. nucleatum</w:t>
            </w:r>
            <w:r w:rsidRPr="00BA5B7B">
              <w:rPr>
                <w:rFonts w:ascii="Arial" w:hAnsi="Arial" w:cs="Arial"/>
                <w:sz w:val="20"/>
                <w:szCs w:val="20"/>
                <w:lang w:val="en-GB"/>
              </w:rPr>
              <w:t xml:space="preserve">, </w:t>
            </w:r>
            <w:r w:rsidRPr="00BA5B7B">
              <w:rPr>
                <w:rStyle w:val="Hervorhebung"/>
                <w:rFonts w:ascii="Arial" w:hAnsi="Arial" w:cs="Arial"/>
                <w:sz w:val="20"/>
                <w:szCs w:val="20"/>
                <w:lang w:val="en-GB"/>
              </w:rPr>
              <w:t>F. nucleatum ss. polymorphum</w:t>
            </w:r>
            <w:r w:rsidRPr="00BA5B7B">
              <w:rPr>
                <w:rFonts w:ascii="Arial" w:hAnsi="Arial" w:cs="Arial"/>
                <w:sz w:val="20"/>
                <w:szCs w:val="20"/>
                <w:lang w:val="en-GB"/>
              </w:rPr>
              <w:t xml:space="preserve">, </w:t>
            </w:r>
            <w:r w:rsidRPr="00BA5B7B">
              <w:rPr>
                <w:rStyle w:val="Hervorhebung"/>
                <w:rFonts w:ascii="Arial" w:hAnsi="Arial" w:cs="Arial"/>
                <w:sz w:val="20"/>
                <w:szCs w:val="20"/>
                <w:lang w:val="en-GB"/>
              </w:rPr>
              <w:t>F. nucleatum ss. vincentii,</w:t>
            </w:r>
            <w:r w:rsidRPr="00BA5B7B"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  <w:r w:rsidRPr="00BA5B7B">
              <w:rPr>
                <w:rStyle w:val="Hervorhebung"/>
                <w:rFonts w:ascii="Arial" w:hAnsi="Arial" w:cs="Arial"/>
                <w:sz w:val="20"/>
                <w:szCs w:val="20"/>
                <w:lang w:val="en-GB"/>
              </w:rPr>
              <w:t xml:space="preserve">F. periodonticum, P. gingivalis, P. intermedia, P. </w:t>
            </w:r>
            <w:r w:rsidRPr="00BA5B7B">
              <w:rPr>
                <w:rStyle w:val="Hervorhebung"/>
                <w:rFonts w:ascii="Arial" w:hAnsi="Arial" w:cs="Arial"/>
                <w:sz w:val="20"/>
                <w:szCs w:val="20"/>
                <w:lang w:val="en-GB"/>
              </w:rPr>
              <w:lastRenderedPageBreak/>
              <w:t>nigrescens, P. melanogenica</w:t>
            </w:r>
          </w:p>
        </w:tc>
        <w:tc>
          <w:tcPr>
            <w:tcW w:w="1478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lastRenderedPageBreak/>
              <w:t>Planktonic</w:t>
            </w:r>
          </w:p>
        </w:tc>
        <w:tc>
          <w:tcPr>
            <w:tcW w:w="1559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LED</w:t>
            </w:r>
          </w:p>
        </w:tc>
        <w:tc>
          <w:tcPr>
            <w:tcW w:w="2977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80mW/cm²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 455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nm 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4.8 J/cm².</w:t>
            </w:r>
          </w:p>
        </w:tc>
        <w:tc>
          <w:tcPr>
            <w:tcW w:w="4501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- . Survival fractions </w:t>
            </w:r>
          </w:p>
          <w:p w:rsidR="00974A9D" w:rsidRPr="00845CCE" w:rsidRDefault="00974A9D" w:rsidP="00974A9D">
            <w:pPr>
              <w:pStyle w:val="Listenabsatz"/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53,1% </w:t>
            </w:r>
            <w:r w:rsidRPr="00845CCE">
              <w:rPr>
                <w:rFonts w:ascii="Arial" w:hAnsi="Arial" w:cs="Arial"/>
                <w:i/>
                <w:sz w:val="20"/>
                <w:szCs w:val="20"/>
                <w:lang w:val="en-GB"/>
              </w:rPr>
              <w:t>F. nucleatum ss nucleatum</w:t>
            </w:r>
          </w:p>
          <w:p w:rsidR="00974A9D" w:rsidRPr="00845CCE" w:rsidRDefault="00974A9D" w:rsidP="00974A9D">
            <w:pPr>
              <w:pStyle w:val="Listenabsatz"/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33,4% </w:t>
            </w:r>
            <w:r w:rsidRPr="00845CCE">
              <w:rPr>
                <w:rFonts w:ascii="Arial" w:hAnsi="Arial" w:cs="Arial"/>
                <w:i/>
                <w:sz w:val="20"/>
                <w:szCs w:val="20"/>
                <w:lang w:val="en-GB"/>
              </w:rPr>
              <w:t>F. nucleatum ss peridonticum</w:t>
            </w:r>
          </w:p>
          <w:p w:rsidR="00974A9D" w:rsidRPr="00845CCE" w:rsidRDefault="00974A9D" w:rsidP="00974A9D">
            <w:pPr>
              <w:pStyle w:val="Listenabsatz"/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32,6% </w:t>
            </w:r>
            <w:r w:rsidRPr="00845CCE">
              <w:rPr>
                <w:rFonts w:ascii="Arial" w:hAnsi="Arial" w:cs="Arial"/>
                <w:i/>
                <w:sz w:val="20"/>
                <w:szCs w:val="20"/>
                <w:lang w:val="en-GB"/>
              </w:rPr>
              <w:t>F. nucleatum ss vincentii</w:t>
            </w:r>
          </w:p>
          <w:p w:rsidR="00974A9D" w:rsidRPr="00845CCE" w:rsidRDefault="00974A9D" w:rsidP="00974A9D">
            <w:pPr>
              <w:pStyle w:val="Listenabsatz"/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6,4% </w:t>
            </w:r>
            <w:r w:rsidRPr="00845CCE">
              <w:rPr>
                <w:rFonts w:ascii="Arial" w:hAnsi="Arial" w:cs="Arial"/>
                <w:i/>
                <w:sz w:val="20"/>
                <w:szCs w:val="20"/>
                <w:lang w:val="en-GB"/>
              </w:rPr>
              <w:t>F. nucleatum ss polymorphium</w:t>
            </w:r>
          </w:p>
          <w:p w:rsidR="00974A9D" w:rsidRPr="00845CCE" w:rsidRDefault="00974A9D" w:rsidP="00974A9D">
            <w:pPr>
              <w:pStyle w:val="Listenabsatz"/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i/>
                <w:sz w:val="20"/>
                <w:szCs w:val="20"/>
                <w:lang w:val="en-GB"/>
              </w:rPr>
              <w:t xml:space="preserve">79,7% P. gingivalis </w:t>
            </w:r>
          </w:p>
          <w:p w:rsidR="00974A9D" w:rsidRPr="00845CCE" w:rsidRDefault="00974A9D" w:rsidP="00974A9D">
            <w:pPr>
              <w:pStyle w:val="Listenabsatz"/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46.2% for </w:t>
            </w:r>
            <w:r w:rsidRPr="00845CCE">
              <w:rPr>
                <w:rFonts w:ascii="Arial" w:hAnsi="Arial" w:cs="Arial"/>
                <w:i/>
                <w:sz w:val="20"/>
                <w:szCs w:val="20"/>
                <w:lang w:val="en-GB"/>
              </w:rPr>
              <w:t>P intermedia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,</w:t>
            </w:r>
          </w:p>
          <w:p w:rsidR="00974A9D" w:rsidRPr="00845CCE" w:rsidRDefault="00974A9D" w:rsidP="00974A9D">
            <w:pPr>
              <w:pStyle w:val="Listenabsatz"/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32.5% for </w:t>
            </w:r>
            <w:r w:rsidRPr="00845CCE">
              <w:rPr>
                <w:rFonts w:ascii="Arial" w:hAnsi="Arial" w:cs="Arial"/>
                <w:i/>
                <w:sz w:val="20"/>
                <w:szCs w:val="20"/>
                <w:lang w:val="en-GB"/>
              </w:rPr>
              <w:t>P nigrescens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</w:p>
          <w:p w:rsidR="00974A9D" w:rsidRPr="00845CCE" w:rsidRDefault="00974A9D" w:rsidP="00974A9D">
            <w:pPr>
              <w:pStyle w:val="Listenabsatz"/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lastRenderedPageBreak/>
              <w:t xml:space="preserve">21.3% for </w:t>
            </w:r>
            <w:r w:rsidRPr="00845CCE">
              <w:rPr>
                <w:rFonts w:ascii="Arial" w:hAnsi="Arial" w:cs="Arial"/>
                <w:i/>
                <w:sz w:val="20"/>
                <w:szCs w:val="20"/>
                <w:lang w:val="en-GB"/>
              </w:rPr>
              <w:t>P melanogenica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80-200 times higher amounts of endogenous porphyrins for Prevotella species compared to Fusobacterium species</w:t>
            </w:r>
          </w:p>
        </w:tc>
      </w:tr>
      <w:tr w:rsidR="00974A9D" w:rsidRPr="00766448" w:rsidTr="00153201">
        <w:tc>
          <w:tcPr>
            <w:tcW w:w="1451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lastRenderedPageBreak/>
              <w:t xml:space="preserve">Fukui </w:t>
            </w:r>
            <w:r w:rsidRPr="00151F75">
              <w:rPr>
                <w:rFonts w:ascii="Arial" w:hAnsi="Arial" w:cs="Arial"/>
                <w:i/>
                <w:sz w:val="20"/>
                <w:szCs w:val="20"/>
                <w:highlight w:val="green"/>
                <w:lang w:val="en-GB"/>
              </w:rPr>
              <w:t>et al.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, 2008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instrText>ADDIN CITAVI.PLACEHOLDER 0c5ec4af-1e86-4c14-b002-c3c5938413ed PFBsYWNlaG9sZGVyPg0KICA8QWRkSW5WZXJzaW9uPjUuMS4wLjA8L0FkZEluVmVyc2lvbj4NCiAgPElkPjBjNWVjNGFmLTFlODYtNGMxNC1iMDAyLWMzYzU5Mzg0MTNlZDwvSWQ+DQogIDxFbnRyaWVzPg0KICAgIDxFbnRyeT4NCiAgICAgIDxJZD5lNmYxN2VmMC03NWY0LTQ3YTMtYmFjNC0zZDQ0NWY4Y2Q5NTk8L0lkPg0KICAgICAgPFJlZmVyZW5jZUlkPjZjNTc5NDA5LWEzOWMtNDkwMS1hODM1LWFiNGExNzFhMjhiMT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MzXTwvVGV4dD4NCiAgICA8L1RleHRVbml0Pg0KICA8L1RleHRVbml0cz4NCjwvUGxhY2Vob2xkZXI+</w:instrTex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separate"/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[33]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11" w:type="dxa"/>
          </w:tcPr>
          <w:p w:rsidR="00974A9D" w:rsidRPr="00BA5B7B" w:rsidRDefault="00974A9D" w:rsidP="00153201">
            <w:pPr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BA5B7B">
              <w:rPr>
                <w:rFonts w:ascii="Arial" w:hAnsi="Arial" w:cs="Arial"/>
                <w:i/>
                <w:sz w:val="20"/>
                <w:szCs w:val="20"/>
                <w:lang w:val="en-GB"/>
              </w:rPr>
              <w:t>P. gingivalis</w:t>
            </w:r>
          </w:p>
        </w:tc>
        <w:tc>
          <w:tcPr>
            <w:tcW w:w="1478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Planktonic</w:t>
            </w:r>
          </w:p>
        </w:tc>
        <w:tc>
          <w:tcPr>
            <w:tcW w:w="1559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Okazaki large spectrograph</w:t>
            </w:r>
          </w:p>
        </w:tc>
        <w:tc>
          <w:tcPr>
            <w:tcW w:w="2977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50-400 mW/cm²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400-700nm (10 nm steps)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15 J/cm²</w:t>
            </w:r>
          </w:p>
        </w:tc>
        <w:tc>
          <w:tcPr>
            <w:tcW w:w="4501" w:type="dxa"/>
          </w:tcPr>
          <w:p w:rsidR="00974A9D" w:rsidRPr="00845CCE" w:rsidRDefault="00974A9D" w:rsidP="00153201">
            <w:pPr>
              <w:tabs>
                <w:tab w:val="left" w:pos="1725"/>
              </w:tabs>
              <w:contextualSpacing/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  <w:t xml:space="preserve">- Significant inhibition of </w:t>
            </w:r>
            <w:r w:rsidRPr="00845CCE">
              <w:rPr>
                <w:rFonts w:ascii="Arial" w:hAnsi="Arial" w:cs="Arial"/>
                <w:i/>
                <w:color w:val="000000" w:themeColor="text1"/>
                <w:sz w:val="20"/>
                <w:szCs w:val="20"/>
                <w:lang w:val="en-GB"/>
              </w:rPr>
              <w:t>P. gingivalis</w:t>
            </w:r>
            <w:r w:rsidRPr="00845CCE"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  <w:t xml:space="preserve"> between 400 and 410nm </w:t>
            </w:r>
          </w:p>
          <w:p w:rsidR="00974A9D" w:rsidRPr="00845CCE" w:rsidRDefault="00974A9D" w:rsidP="00153201">
            <w:pPr>
              <w:tabs>
                <w:tab w:val="left" w:pos="1725"/>
              </w:tabs>
              <w:contextualSpacing/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  <w:t xml:space="preserve">- no significant growth inhibition at wavelengths longer than 500nm. </w:t>
            </w:r>
          </w:p>
          <w:p w:rsidR="00974A9D" w:rsidRPr="00845CCE" w:rsidRDefault="00974A9D" w:rsidP="00153201">
            <w:pPr>
              <w:tabs>
                <w:tab w:val="left" w:pos="1725"/>
              </w:tabs>
              <w:contextualSpacing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  <w:t xml:space="preserve">- irradiation using 400-410nm light for 38 seconds at 400 mW/cm² resulted in more than 75% </w:t>
            </w:r>
          </w:p>
        </w:tc>
      </w:tr>
      <w:tr w:rsidR="00974A9D" w:rsidRPr="00766448" w:rsidTr="00153201">
        <w:tc>
          <w:tcPr>
            <w:tcW w:w="1451" w:type="dxa"/>
          </w:tcPr>
          <w:p w:rsidR="00974A9D" w:rsidRPr="000060D3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0060D3">
              <w:rPr>
                <w:rFonts w:ascii="Arial" w:hAnsi="Arial" w:cs="Arial"/>
                <w:sz w:val="20"/>
                <w:szCs w:val="20"/>
                <w:lang w:val="en-GB"/>
              </w:rPr>
              <w:t xml:space="preserve">Ghate </w:t>
            </w:r>
            <w:r w:rsidRPr="00151F75">
              <w:rPr>
                <w:rFonts w:ascii="Arial" w:hAnsi="Arial" w:cs="Arial"/>
                <w:i/>
                <w:sz w:val="20"/>
                <w:szCs w:val="20"/>
                <w:highlight w:val="green"/>
                <w:lang w:val="en-GB"/>
              </w:rPr>
              <w:t>et al.</w:t>
            </w:r>
            <w:r w:rsidRPr="000060D3">
              <w:rPr>
                <w:rFonts w:ascii="Arial" w:hAnsi="Arial" w:cs="Arial"/>
                <w:sz w:val="20"/>
                <w:szCs w:val="20"/>
                <w:lang w:val="en-GB"/>
              </w:rPr>
              <w:t>, 2013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instrText>ADDIN CITAVI.PLACEHOLDER 3a44d7e2-a4fd-4a43-9ef8-db405980f20d PFBsYWNlaG9sZGVyPg0KICA8QWRkSW5WZXJzaW9uPjUuMS4wLjA8L0FkZEluVmVyc2lvbj4NCiAgPElkPjNhNDRkN2UyLWE0ZmQtNGE0My05ZWY4LWRiNDA1OTgwZjIwZDwvSWQ+DQogIDxFbnRyaWVzPg0KICAgIDxFbnRyeT4NCiAgICAgIDxJZD5mMTEyMThhOC0zYzgxLTRkMDMtOTkyMi05NWFmN2QzODI3ZmE8L0lkPg0KICAgICAgPFJlZmVyZW5jZUlkPjZhZDY0NjQ4LTUxODQtNDI3YS05YzVhLTgyYzJhODFhOTA5ND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bNTNdPC9UZXh0Pg0KICAgIDwvVGV4dFVuaXQ+DQogIDwvVGV4dFVuaXRzPg0KPC9QbGFjZWhvbGRlcj4=</w:instrTex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separate"/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[53]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11" w:type="dxa"/>
          </w:tcPr>
          <w:p w:rsidR="00974A9D" w:rsidRPr="00BA5B7B" w:rsidRDefault="00974A9D" w:rsidP="00153201">
            <w:pPr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BA5B7B">
              <w:rPr>
                <w:rFonts w:ascii="Arial" w:hAnsi="Arial" w:cs="Arial"/>
                <w:i/>
                <w:sz w:val="20"/>
                <w:szCs w:val="20"/>
                <w:lang w:val="en-GB"/>
              </w:rPr>
              <w:t>S. aureus, E. coli, S. typhimurium, L. monocytogens</w:t>
            </w:r>
          </w:p>
        </w:tc>
        <w:tc>
          <w:tcPr>
            <w:tcW w:w="1478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Planktonic </w:t>
            </w:r>
          </w:p>
        </w:tc>
        <w:tc>
          <w:tcPr>
            <w:tcW w:w="1559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LED</w:t>
            </w:r>
          </w:p>
        </w:tc>
        <w:tc>
          <w:tcPr>
            <w:tcW w:w="2977" w:type="dxa"/>
          </w:tcPr>
          <w:p w:rsidR="00974A9D" w:rsidRPr="003B7498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B7498">
              <w:rPr>
                <w:rFonts w:ascii="Arial" w:hAnsi="Arial" w:cs="Arial"/>
                <w:sz w:val="20"/>
                <w:szCs w:val="20"/>
                <w:lang w:val="en-GB"/>
              </w:rPr>
              <w:t>- 16 mW/cm²(521 nm), 22.1 mW/cm²(461 nm), 25.4 mW/cm² (624 nm)</w:t>
            </w:r>
          </w:p>
          <w:p w:rsidR="00974A9D" w:rsidRPr="003B7498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B7498">
              <w:rPr>
                <w:rFonts w:ascii="Arial" w:hAnsi="Arial" w:cs="Arial"/>
                <w:sz w:val="20"/>
                <w:szCs w:val="20"/>
                <w:lang w:val="en-GB"/>
              </w:rPr>
              <w:t>- 461 nm, 521 nm, 624 nm</w:t>
            </w:r>
          </w:p>
          <w:p w:rsidR="00974A9D" w:rsidRPr="003B7498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B7498">
              <w:rPr>
                <w:rFonts w:ascii="Arial" w:hAnsi="Arial" w:cs="Arial"/>
                <w:sz w:val="20"/>
                <w:szCs w:val="20"/>
                <w:lang w:val="en-GB"/>
              </w:rPr>
              <w:t>- 597 J/cm² (461 nm), 432 J/cm² (521 nm), 686 J/cm² (624 nm)</w:t>
            </w:r>
          </w:p>
        </w:tc>
        <w:tc>
          <w:tcPr>
            <w:tcW w:w="4501" w:type="dxa"/>
          </w:tcPr>
          <w:p w:rsidR="00974A9D" w:rsidRPr="00845CCE" w:rsidRDefault="00974A9D" w:rsidP="00153201">
            <w:pPr>
              <w:contextualSpacing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approximately 5log</w:t>
            </w:r>
            <w:r w:rsidRPr="00845CCE">
              <w:rPr>
                <w:rFonts w:ascii="Arial" w:hAnsi="Arial" w:cs="Arial"/>
                <w:sz w:val="20"/>
                <w:szCs w:val="20"/>
                <w:vertAlign w:val="subscript"/>
                <w:lang w:val="en-GB"/>
              </w:rPr>
              <w:t>10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inactivation observed using 461nm light at 10 and 15°C</w:t>
            </w:r>
          </w:p>
          <w:p w:rsidR="00974A9D" w:rsidRPr="00845CCE" w:rsidRDefault="00974A9D" w:rsidP="00153201">
            <w:pPr>
              <w:contextualSpacing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inactivation rates for 521nm light only 1,0-2,0 log</w:t>
            </w:r>
            <w:r w:rsidRPr="00845CCE">
              <w:rPr>
                <w:rFonts w:ascii="Arial" w:hAnsi="Arial" w:cs="Arial"/>
                <w:sz w:val="20"/>
                <w:szCs w:val="20"/>
                <w:vertAlign w:val="subscript"/>
                <w:lang w:val="en-GB"/>
              </w:rPr>
              <w:t>10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-steps </w:t>
            </w:r>
          </w:p>
          <w:p w:rsidR="00974A9D" w:rsidRPr="00845CCE" w:rsidRDefault="00974A9D" w:rsidP="00153201">
            <w:pPr>
              <w:contextualSpacing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- no antibacterial effect for 642nm </w:t>
            </w:r>
          </w:p>
        </w:tc>
      </w:tr>
      <w:tr w:rsidR="00974A9D" w:rsidRPr="00766448" w:rsidTr="00153201">
        <w:tc>
          <w:tcPr>
            <w:tcW w:w="1451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Gomez et al, 2016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instrText>ADDIN CITAVI.PLACEHOLDER 9cdf13b5-8116-4f93-b247-ca371afe790a PFBsYWNlaG9sZGVyPg0KICA8QWRkSW5WZXJzaW9uPjUuMS4wLjA8L0FkZEluVmVyc2lvbj4NCiAgPElkPjljZGYxM2I1LTgxMTYtNGY5My1iMjQ3LWNhMzcxYWZlNzkwYTwvSWQ+DQogIDxFbnRyaWVzPg0KICAgIDxFbnRyeT4NCiAgICAgIDxJZD5mZDVhYmJhMy1mOTQ3LTQyYTktYTQ5Mi1kYWViNGVhN2Y3NTY8L0lkPg0KICAgICAgPFJlZmVyZW5jZUlkPjRiZTM0MWY2LTM1NjktNGVmOS1hNTMzLTFjN2RiYzRhMWJjND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U2XTwvVGV4dD4NCiAgICA8L1RleHRVbml0Pg0KICA8L1RleHRVbml0cz4NCjwvUGxhY2Vob2xkZXI+</w:instrTex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separate"/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[56]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11" w:type="dxa"/>
          </w:tcPr>
          <w:p w:rsidR="00974A9D" w:rsidRPr="00BA5B7B" w:rsidRDefault="00974A9D" w:rsidP="00153201">
            <w:pPr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BA5B7B">
              <w:rPr>
                <w:rFonts w:ascii="Arial" w:hAnsi="Arial" w:cs="Arial"/>
                <w:i/>
                <w:sz w:val="20"/>
                <w:szCs w:val="20"/>
                <w:lang w:val="en-GB"/>
              </w:rPr>
              <w:t xml:space="preserve">S. mutans </w:t>
            </w:r>
          </w:p>
        </w:tc>
        <w:tc>
          <w:tcPr>
            <w:tcW w:w="1478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Biofilm </w:t>
            </w:r>
          </w:p>
        </w:tc>
        <w:tc>
          <w:tcPr>
            <w:tcW w:w="1559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Xenon arc lamp</w:t>
            </w:r>
          </w:p>
        </w:tc>
        <w:tc>
          <w:tcPr>
            <w:tcW w:w="2977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13 mW/cm²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380 – 440 nm (405 nm peak)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9,26 J/cm²</w:t>
            </w:r>
          </w:p>
        </w:tc>
        <w:tc>
          <w:tcPr>
            <w:tcW w:w="4501" w:type="dxa"/>
          </w:tcPr>
          <w:p w:rsidR="00974A9D" w:rsidRPr="00845CCE" w:rsidRDefault="00974A9D" w:rsidP="00153201">
            <w:pPr>
              <w:contextualSpacing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Biofilms grown either in Tryptic Soy Broth (TSB) or in TSB containing 1% sucrose (TSBS)</w:t>
            </w:r>
          </w:p>
          <w:p w:rsidR="00974A9D" w:rsidRPr="00845CCE" w:rsidRDefault="00974A9D" w:rsidP="00153201">
            <w:pPr>
              <w:contextualSpacing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- Percentage of bacteria killed was 70% in case of biofilm grown in TSB and 50% in case of biofilm grown in TSBS </w:t>
            </w:r>
          </w:p>
          <w:p w:rsidR="00974A9D" w:rsidRPr="00845CCE" w:rsidRDefault="00974A9D" w:rsidP="00153201">
            <w:pPr>
              <w:contextualSpacing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addition of sucrose leads to more resistant biofilms</w:t>
            </w:r>
          </w:p>
          <w:p w:rsidR="00974A9D" w:rsidRPr="00845CCE" w:rsidRDefault="00974A9D" w:rsidP="00153201">
            <w:pPr>
              <w:contextualSpacing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killing of bacteria not only depends on the microorganism by itself, but also on other factors</w:t>
            </w:r>
          </w:p>
        </w:tc>
      </w:tr>
      <w:tr w:rsidR="00974A9D" w:rsidRPr="00766448" w:rsidTr="00153201">
        <w:tc>
          <w:tcPr>
            <w:tcW w:w="1451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Guffey </w:t>
            </w:r>
            <w:r w:rsidRPr="00151F75">
              <w:rPr>
                <w:rFonts w:ascii="Arial" w:hAnsi="Arial" w:cs="Arial"/>
                <w:i/>
                <w:sz w:val="20"/>
                <w:szCs w:val="20"/>
                <w:highlight w:val="green"/>
                <w:lang w:val="en-GB"/>
              </w:rPr>
              <w:t>et al.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, 2006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instrText>ADDIN CITAVI.PLACEHOLDER c3b04949-0d13-4a98-90c1-0f547d3590b5 PFBsYWNlaG9sZGVyPg0KICA8QWRkSW5WZXJzaW9uPjUuMS4wLjA8L0FkZEluVmVyc2lvbj4NCiAgPElkPmMzYjA0OTQ5LTBkMTMtNGE5OC05MGMxLTBmNTQ3ZDM1OTBiNTwvSWQ+DQogIDxFbnRyaWVzPg0KICAgIDxFbnRyeT4NCiAgICAgIDxJZD5kOGRkYmQ0Ni04MmJlLTQyMmQtOTNiNi1iMjg2MmQyY2VmZDc8L0lkPg0KICAgICAgPFJlZmVyZW5jZUlkPmVhNzIzMWI0LWVlMzUtNDA2Yi05ZTZlLTBiODI1MGViODY0ZD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0Ml08L1RleHQ+DQogICAgPC9UZXh0VW5pdD4NCiAgPC9UZXh0VW5pdHM+DQo8L1BsYWNlaG9sZGVyPg==</w:instrTex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separate"/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[42]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11" w:type="dxa"/>
          </w:tcPr>
          <w:p w:rsidR="00974A9D" w:rsidRPr="00BA5B7B" w:rsidRDefault="00974A9D" w:rsidP="00153201">
            <w:pPr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BA5B7B">
              <w:rPr>
                <w:rFonts w:ascii="Arial" w:hAnsi="Arial" w:cs="Arial"/>
                <w:i/>
                <w:sz w:val="20"/>
                <w:szCs w:val="20"/>
                <w:lang w:val="en-GB"/>
              </w:rPr>
              <w:t>S. aureus, P. aeruginosa, P. acnes</w:t>
            </w:r>
          </w:p>
        </w:tc>
        <w:tc>
          <w:tcPr>
            <w:tcW w:w="1478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Planktonic</w:t>
            </w:r>
          </w:p>
        </w:tc>
        <w:tc>
          <w:tcPr>
            <w:tcW w:w="1559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SLD</w:t>
            </w:r>
          </w:p>
        </w:tc>
        <w:tc>
          <w:tcPr>
            <w:tcW w:w="2977" w:type="dxa"/>
          </w:tcPr>
          <w:p w:rsidR="00974A9D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- 160 mW (405 nm), 170 mW (470 nm)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- 405 nm and 470 nm 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- </w:t>
            </w:r>
            <w:r w:rsidRPr="00845CCE">
              <w:rPr>
                <w:rFonts w:ascii="Arial" w:eastAsia="Times New Roman" w:hAnsi="Arial" w:cs="Arial"/>
                <w:sz w:val="20"/>
                <w:szCs w:val="20"/>
                <w:lang w:val="en-GB" w:eastAsia="de-DE"/>
              </w:rPr>
              <w:t>1, 3, 5, 10 and 15 J/cm²</w:t>
            </w:r>
          </w:p>
        </w:tc>
        <w:tc>
          <w:tcPr>
            <w:tcW w:w="4501" w:type="dxa"/>
          </w:tcPr>
          <w:p w:rsidR="00974A9D" w:rsidRPr="00845CCE" w:rsidRDefault="00974A9D" w:rsidP="00153201">
            <w:pPr>
              <w:contextualSpacing/>
              <w:jc w:val="both"/>
              <w:rPr>
                <w:rFonts w:ascii="Arial" w:eastAsia="Times New Roman" w:hAnsi="Arial" w:cs="Arial"/>
                <w:sz w:val="20"/>
                <w:szCs w:val="20"/>
                <w:lang w:val="en-GB" w:eastAsia="de-DE"/>
              </w:rPr>
            </w:pPr>
            <w:r w:rsidRPr="00845CCE">
              <w:rPr>
                <w:rFonts w:ascii="Arial" w:eastAsia="Times New Roman" w:hAnsi="Arial" w:cs="Arial"/>
                <w:sz w:val="20"/>
                <w:szCs w:val="20"/>
                <w:lang w:val="en-GB" w:eastAsia="de-DE"/>
              </w:rPr>
              <w:t xml:space="preserve">- 405nm light killed </w:t>
            </w:r>
            <w:r w:rsidRPr="00845CCE">
              <w:rPr>
                <w:rFonts w:ascii="Arial" w:eastAsia="Times New Roman" w:hAnsi="Arial" w:cs="Arial"/>
                <w:i/>
                <w:sz w:val="20"/>
                <w:szCs w:val="20"/>
                <w:lang w:val="en-GB" w:eastAsia="de-DE"/>
              </w:rPr>
              <w:t>S. aureus</w:t>
            </w:r>
            <w:r w:rsidRPr="00845CCE">
              <w:rPr>
                <w:rFonts w:ascii="Arial" w:eastAsia="Times New Roman" w:hAnsi="Arial" w:cs="Arial"/>
                <w:sz w:val="20"/>
                <w:szCs w:val="20"/>
                <w:lang w:val="en-GB" w:eastAsia="de-DE"/>
              </w:rPr>
              <w:t xml:space="preserve"> at all the tested doses</w:t>
            </w:r>
          </w:p>
          <w:p w:rsidR="00974A9D" w:rsidRPr="00845CCE" w:rsidRDefault="00974A9D" w:rsidP="00153201">
            <w:pPr>
              <w:contextualSpacing/>
              <w:jc w:val="both"/>
              <w:rPr>
                <w:rFonts w:ascii="Arial" w:eastAsia="Times New Roman" w:hAnsi="Arial" w:cs="Arial"/>
                <w:sz w:val="20"/>
                <w:szCs w:val="20"/>
                <w:lang w:val="en-GB" w:eastAsia="de-DE"/>
              </w:rPr>
            </w:pPr>
            <w:r w:rsidRPr="00845CCE">
              <w:rPr>
                <w:rFonts w:ascii="Arial" w:eastAsia="Times New Roman" w:hAnsi="Arial" w:cs="Arial"/>
                <w:sz w:val="20"/>
                <w:szCs w:val="20"/>
                <w:lang w:val="en-GB" w:eastAsia="de-DE"/>
              </w:rPr>
              <w:t xml:space="preserve">- 470nm effect only at 10 and 15 J/cm² for S. aureus( 62% of killing at 15 J/cm²) </w:t>
            </w:r>
          </w:p>
          <w:p w:rsidR="00974A9D" w:rsidRPr="00845CCE" w:rsidRDefault="00974A9D" w:rsidP="00153201">
            <w:pPr>
              <w:contextualSpacing/>
              <w:jc w:val="both"/>
              <w:rPr>
                <w:rFonts w:ascii="Arial" w:eastAsia="Times New Roman" w:hAnsi="Arial" w:cs="Arial"/>
                <w:sz w:val="20"/>
                <w:szCs w:val="20"/>
                <w:lang w:val="en-GB" w:eastAsia="de-DE"/>
              </w:rPr>
            </w:pPr>
            <w:r w:rsidRPr="00845CCE">
              <w:rPr>
                <w:rFonts w:ascii="Arial" w:eastAsia="Times New Roman" w:hAnsi="Arial" w:cs="Arial"/>
                <w:sz w:val="20"/>
                <w:szCs w:val="20"/>
                <w:lang w:val="en-GB" w:eastAsia="de-DE"/>
              </w:rPr>
              <w:t xml:space="preserve">- Irradiation of </w:t>
            </w:r>
            <w:r w:rsidRPr="00845CCE">
              <w:rPr>
                <w:rFonts w:ascii="Arial" w:eastAsia="Times New Roman" w:hAnsi="Arial" w:cs="Arial"/>
                <w:i/>
                <w:sz w:val="20"/>
                <w:szCs w:val="20"/>
                <w:lang w:val="en-GB" w:eastAsia="de-DE"/>
              </w:rPr>
              <w:t>P. aeruginosa</w:t>
            </w:r>
            <w:r w:rsidRPr="00845CCE">
              <w:rPr>
                <w:rFonts w:ascii="Arial" w:eastAsia="Times New Roman" w:hAnsi="Arial" w:cs="Arial"/>
                <w:sz w:val="20"/>
                <w:szCs w:val="20"/>
                <w:lang w:val="en-GB" w:eastAsia="de-DE"/>
              </w:rPr>
              <w:t xml:space="preserve"> resulted in higher inactivation rates at all doses (95.1% maximum killing rate for 405nm, 96.5% for 470nm) </w:t>
            </w:r>
          </w:p>
          <w:p w:rsidR="00974A9D" w:rsidRPr="00845CCE" w:rsidRDefault="00974A9D" w:rsidP="00153201">
            <w:pPr>
              <w:contextualSpacing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eastAsia="Times New Roman" w:hAnsi="Arial" w:cs="Arial"/>
                <w:sz w:val="20"/>
                <w:szCs w:val="20"/>
                <w:lang w:val="en-GB" w:eastAsia="de-DE"/>
              </w:rPr>
              <w:t xml:space="preserve">- no bactericidal effect with </w:t>
            </w:r>
            <w:r w:rsidRPr="00845CCE">
              <w:rPr>
                <w:rFonts w:ascii="Arial" w:eastAsia="Times New Roman" w:hAnsi="Arial" w:cs="Arial"/>
                <w:i/>
                <w:sz w:val="20"/>
                <w:szCs w:val="20"/>
                <w:lang w:val="en-GB" w:eastAsia="de-DE"/>
              </w:rPr>
              <w:t>anaerobic P. acnes</w:t>
            </w:r>
          </w:p>
        </w:tc>
      </w:tr>
      <w:tr w:rsidR="00974A9D" w:rsidRPr="00766448" w:rsidTr="00153201">
        <w:tc>
          <w:tcPr>
            <w:tcW w:w="1451" w:type="dxa"/>
          </w:tcPr>
          <w:p w:rsidR="00974A9D" w:rsidRPr="00D12543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12543">
              <w:rPr>
                <w:rFonts w:ascii="Arial" w:hAnsi="Arial" w:cs="Arial"/>
                <w:sz w:val="20"/>
                <w:szCs w:val="20"/>
                <w:lang w:val="en-GB"/>
              </w:rPr>
              <w:t xml:space="preserve">Henry </w:t>
            </w:r>
            <w:r w:rsidRPr="00151F75">
              <w:rPr>
                <w:rFonts w:ascii="Arial" w:hAnsi="Arial" w:cs="Arial"/>
                <w:i/>
                <w:sz w:val="20"/>
                <w:szCs w:val="20"/>
                <w:highlight w:val="green"/>
                <w:lang w:val="en-GB"/>
              </w:rPr>
              <w:t>et al.</w:t>
            </w:r>
            <w:r w:rsidRPr="00D12543">
              <w:rPr>
                <w:rFonts w:ascii="Arial" w:hAnsi="Arial" w:cs="Arial"/>
                <w:sz w:val="20"/>
                <w:szCs w:val="20"/>
                <w:lang w:val="en-GB"/>
              </w:rPr>
              <w:t>, 1995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instrText>ADDIN CITAVI.PLACEHOLDER 2e1a635e-c33c-44fb-ace2-48abb3e788ca PFBsYWNlaG9sZGVyPg0KICA8QWRkSW5WZXJzaW9uPjUuMS4wLjA8L0FkZEluVmVyc2lvbj4NCiAgPElkPjJlMWE2MzVlLWMzM2MtNDRmYi1hY2UyLTQ4YWJiM2U3ODhjYTwvSWQ+DQogIDxFbnRyaWVzPg0KICAgIDxFbnRyeT4NCiAgICAgIDxJZD5kNWJlM2VjNS00NzZlLTQ1YjQtOTBjMC02OTRjODgwMDAwNDc8L0lkPg0KICAgICAgPFJlZmVyZW5jZUlkPmQzZjIzMWVjLWUyMzgtNDVkZS05MGQ1LTExZjJmYjNhNGEzMT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I5XTwvVGV4dD4NCiAgICA8L1RleHRVbml0Pg0KICA8L1RleHRVbml0cz4NCjwvUGxhY2Vob2xkZXI+</w:instrTex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separate"/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[29]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11" w:type="dxa"/>
          </w:tcPr>
          <w:p w:rsidR="00974A9D" w:rsidRPr="00BA5B7B" w:rsidRDefault="00974A9D" w:rsidP="00153201">
            <w:pPr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BA5B7B">
              <w:rPr>
                <w:rFonts w:ascii="Arial" w:hAnsi="Arial" w:cs="Arial"/>
                <w:i/>
                <w:sz w:val="20"/>
                <w:szCs w:val="20"/>
                <w:lang w:val="en-GB"/>
              </w:rPr>
              <w:t>Prevotella and Porphyromonas strains</w:t>
            </w:r>
          </w:p>
        </w:tc>
        <w:tc>
          <w:tcPr>
            <w:tcW w:w="1478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Planktonic</w:t>
            </w:r>
          </w:p>
        </w:tc>
        <w:tc>
          <w:tcPr>
            <w:tcW w:w="1559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Argon Laser</w:t>
            </w:r>
          </w:p>
        </w:tc>
        <w:tc>
          <w:tcPr>
            <w:tcW w:w="2977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- 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0,58 W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488-514nm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20-200 J/cm²</w:t>
            </w:r>
          </w:p>
        </w:tc>
        <w:tc>
          <w:tcPr>
            <w:tcW w:w="4501" w:type="dxa"/>
          </w:tcPr>
          <w:p w:rsidR="00974A9D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- argon laser able to inactivate different </w:t>
            </w:r>
            <w:r w:rsidRPr="00A47A82">
              <w:rPr>
                <w:rFonts w:ascii="Arial" w:hAnsi="Arial" w:cs="Arial"/>
                <w:i/>
                <w:sz w:val="20"/>
                <w:szCs w:val="20"/>
                <w:lang w:val="en-GB"/>
              </w:rPr>
              <w:t>Prevotella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 and </w:t>
            </w:r>
            <w:r w:rsidRPr="00A47A82">
              <w:rPr>
                <w:rFonts w:ascii="Arial" w:hAnsi="Arial" w:cs="Arial"/>
                <w:i/>
                <w:sz w:val="20"/>
                <w:szCs w:val="20"/>
                <w:lang w:val="en-GB"/>
              </w:rPr>
              <w:t>Porphyromonas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 strains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lastRenderedPageBreak/>
              <w:t xml:space="preserve">- MID for </w:t>
            </w:r>
            <w:r w:rsidRPr="00A47A82">
              <w:rPr>
                <w:rFonts w:ascii="Arial" w:hAnsi="Arial" w:cs="Arial"/>
                <w:i/>
                <w:sz w:val="20"/>
                <w:szCs w:val="20"/>
                <w:lang w:val="en-GB"/>
              </w:rPr>
              <w:t>Prevotella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 and </w:t>
            </w:r>
            <w:r w:rsidRPr="00A47A82">
              <w:rPr>
                <w:rFonts w:ascii="Arial" w:hAnsi="Arial" w:cs="Arial"/>
                <w:i/>
                <w:sz w:val="20"/>
                <w:szCs w:val="20"/>
                <w:lang w:val="en-GB"/>
              </w:rPr>
              <w:t>Poprhyromonas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 strains 20-50 J/cm² (minimal inhibitory dose for inhibition of biofilm growth)</w:t>
            </w:r>
          </w:p>
          <w:p w:rsidR="00974A9D" w:rsidRPr="00845CCE" w:rsidRDefault="00974A9D" w:rsidP="00153201">
            <w:pPr>
              <w:tabs>
                <w:tab w:val="left" w:pos="1725"/>
              </w:tabs>
              <w:contextualSpacing/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  <w:t>- not primarily protoporphyrin IX content inside the microorganism but rather oxygen in the environment required</w:t>
            </w:r>
          </w:p>
          <w:p w:rsidR="00974A9D" w:rsidRPr="00845CCE" w:rsidRDefault="00974A9D" w:rsidP="00153201">
            <w:pPr>
              <w:tabs>
                <w:tab w:val="left" w:pos="1725"/>
              </w:tabs>
              <w:contextualSpacing/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  <w:t>- Replacement of hemin against haemoglobin in inoculation medium lead to lower inactivation rates.</w:t>
            </w:r>
          </w:p>
          <w:p w:rsidR="00974A9D" w:rsidRPr="00845CCE" w:rsidRDefault="00974A9D" w:rsidP="00153201">
            <w:pPr>
              <w:tabs>
                <w:tab w:val="left" w:pos="1725"/>
              </w:tabs>
              <w:contextualSpacing/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  <w:t>- Black-pigmented bacteria (Prevotella and Porphyromonas species) most susceptible to visible-light irradiation, while non-black-pigmented bacteria were much less sensitive.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974A9D" w:rsidRPr="00766448" w:rsidTr="00153201">
        <w:tc>
          <w:tcPr>
            <w:tcW w:w="1451" w:type="dxa"/>
          </w:tcPr>
          <w:p w:rsidR="00974A9D" w:rsidRPr="00D12543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12543">
              <w:rPr>
                <w:rFonts w:ascii="Arial" w:hAnsi="Arial" w:cs="Arial"/>
                <w:sz w:val="20"/>
                <w:szCs w:val="20"/>
                <w:lang w:val="en-GB"/>
              </w:rPr>
              <w:lastRenderedPageBreak/>
              <w:t xml:space="preserve">Henry </w:t>
            </w:r>
            <w:r w:rsidRPr="00151F75">
              <w:rPr>
                <w:rFonts w:ascii="Arial" w:hAnsi="Arial" w:cs="Arial"/>
                <w:i/>
                <w:sz w:val="20"/>
                <w:szCs w:val="20"/>
                <w:highlight w:val="green"/>
                <w:lang w:val="en-GB"/>
              </w:rPr>
              <w:t>et al.</w:t>
            </w:r>
            <w:r w:rsidRPr="00D12543">
              <w:rPr>
                <w:rFonts w:ascii="Arial" w:hAnsi="Arial" w:cs="Arial"/>
                <w:sz w:val="20"/>
                <w:szCs w:val="20"/>
                <w:lang w:val="en-GB"/>
              </w:rPr>
              <w:t>, 1996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instrText>ADDIN CITAVI.PLACEHOLDER a6abcedd-9006-46a0-9414-609fbc3a2587 PFBsYWNlaG9sZGVyPg0KICA8QWRkSW5WZXJzaW9uPjUuMS4wLjA8L0FkZEluVmVyc2lvbj4NCiAgPElkPmE2YWJjZWRkLTkwMDYtNDZhMC05NDE0LTYwOWZiYzNhMjU4NzwvSWQ+DQogIDxFbnRyaWVzPg0KICAgIDxFbnRyeT4NCiAgICAgIDxJZD5mNGNjMTVhOS1mODUyLTRkNjctYjY2ZS1iN2I2NWQ2MmI3ZDU8L0lkPg0KICAgICAgPFJlZmVyZW5jZUlkPmYzYmU0ZDk2LWYxM2UtNDkyNC05MDYxLTYzNzk0NjZiNDhiMj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MwXTwvVGV4dD4NCiAgICA8L1RleHRVbml0Pg0KICA8L1RleHRVbml0cz4NCjwvUGxhY2Vob2xkZXI+</w:instrTex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separate"/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[30]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11" w:type="dxa"/>
          </w:tcPr>
          <w:p w:rsidR="00974A9D" w:rsidRPr="00BA5B7B" w:rsidRDefault="00974A9D" w:rsidP="00153201">
            <w:pPr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BA5B7B">
              <w:rPr>
                <w:rFonts w:ascii="Arial" w:hAnsi="Arial" w:cs="Arial"/>
                <w:i/>
                <w:sz w:val="20"/>
                <w:szCs w:val="20"/>
                <w:lang w:val="en-GB"/>
              </w:rPr>
              <w:t xml:space="preserve">Prevotella and Porphyromonas strains, </w:t>
            </w:r>
            <w:r w:rsidRPr="00BA5B7B">
              <w:rPr>
                <w:rFonts w:ascii="Arial" w:hAnsi="Arial" w:cs="Arial"/>
                <w:i/>
                <w:color w:val="000000" w:themeColor="text1"/>
                <w:sz w:val="20"/>
                <w:szCs w:val="20"/>
                <w:lang w:val="en-GB"/>
              </w:rPr>
              <w:t>Bacillus Candida, Enterobacter, Proteus, Psuedomonas, Staphylococcus and Streptococcus</w:t>
            </w:r>
          </w:p>
        </w:tc>
        <w:tc>
          <w:tcPr>
            <w:tcW w:w="1478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Biofilm</w:t>
            </w:r>
          </w:p>
        </w:tc>
        <w:tc>
          <w:tcPr>
            <w:tcW w:w="1559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Argon laser </w:t>
            </w:r>
          </w:p>
        </w:tc>
        <w:tc>
          <w:tcPr>
            <w:tcW w:w="2977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- 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0,58 W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488-514 nm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- 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35 – 80 J/cm²</w:t>
            </w:r>
          </w:p>
        </w:tc>
        <w:tc>
          <w:tcPr>
            <w:tcW w:w="4501" w:type="dxa"/>
          </w:tcPr>
          <w:p w:rsidR="00974A9D" w:rsidRPr="00845CCE" w:rsidRDefault="00974A9D" w:rsidP="00153201">
            <w:pPr>
              <w:tabs>
                <w:tab w:val="left" w:pos="1725"/>
              </w:tabs>
              <w:contextualSpacing/>
              <w:jc w:val="both"/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  <w:t xml:space="preserve">- Fluences of 35 to 80 J/cm² inhibited biofilm growth of </w:t>
            </w:r>
            <w:r w:rsidRPr="00845CCE">
              <w:rPr>
                <w:rFonts w:ascii="Arial" w:hAnsi="Arial" w:cs="Arial"/>
                <w:i/>
                <w:sz w:val="20"/>
                <w:szCs w:val="20"/>
                <w:lang w:val="en-GB"/>
              </w:rPr>
              <w:t>Pr. denticola, Pr. intermedia, Pr. melaninogenica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 and </w:t>
            </w:r>
            <w:r>
              <w:rPr>
                <w:rFonts w:ascii="Arial" w:hAnsi="Arial" w:cs="Arial"/>
                <w:i/>
                <w:sz w:val="20"/>
                <w:szCs w:val="20"/>
                <w:lang w:val="en-GB"/>
              </w:rPr>
              <w:t>Pr.</w:t>
            </w:r>
            <w:r w:rsidRPr="00845CCE">
              <w:rPr>
                <w:rFonts w:ascii="Arial" w:hAnsi="Arial" w:cs="Arial"/>
                <w:i/>
                <w:sz w:val="20"/>
                <w:szCs w:val="20"/>
                <w:lang w:val="en-GB"/>
              </w:rPr>
              <w:t xml:space="preserve"> nigrescens</w:t>
            </w:r>
            <w:r w:rsidRPr="00845CCE">
              <w:rPr>
                <w:rFonts w:ascii="Arial" w:hAnsi="Arial" w:cs="Arial"/>
                <w:i/>
                <w:color w:val="000000" w:themeColor="text1"/>
                <w:sz w:val="20"/>
                <w:szCs w:val="20"/>
                <w:lang w:val="en-GB"/>
              </w:rPr>
              <w:t>as</w:t>
            </w:r>
            <w:r w:rsidRPr="00845CCE"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  <w:t xml:space="preserve"> and growth of different Porphyromonas strains</w:t>
            </w:r>
          </w:p>
          <w:p w:rsidR="00974A9D" w:rsidRPr="00845CCE" w:rsidRDefault="00974A9D" w:rsidP="00153201">
            <w:pPr>
              <w:tabs>
                <w:tab w:val="left" w:pos="1725"/>
              </w:tabs>
              <w:contextualSpacing/>
              <w:jc w:val="both"/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  <w:t xml:space="preserve">- no </w:t>
            </w:r>
            <w:r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  <w:t>e</w:t>
            </w:r>
            <w:r w:rsidRPr="00845CCE"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  <w:t xml:space="preserve">ffect for </w:t>
            </w:r>
            <w:r w:rsidRPr="00845CCE">
              <w:rPr>
                <w:rFonts w:ascii="Arial" w:hAnsi="Arial" w:cs="Arial"/>
                <w:i/>
                <w:color w:val="000000" w:themeColor="text1"/>
                <w:sz w:val="20"/>
                <w:szCs w:val="20"/>
                <w:lang w:val="en-GB"/>
              </w:rPr>
              <w:t>Bacillus Candida, Enterobacter, Proteus, Psuedomonas, Staphylococcus</w:t>
            </w:r>
            <w:r w:rsidRPr="00845CCE"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  <w:t xml:space="preserve"> and </w:t>
            </w:r>
            <w:r w:rsidRPr="00845CCE">
              <w:rPr>
                <w:rFonts w:ascii="Arial" w:hAnsi="Arial" w:cs="Arial"/>
                <w:i/>
                <w:color w:val="000000" w:themeColor="text1"/>
                <w:sz w:val="20"/>
                <w:szCs w:val="20"/>
                <w:lang w:val="en-GB"/>
              </w:rPr>
              <w:t>Streptococcus</w:t>
            </w:r>
            <w:r w:rsidRPr="00845CCE"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  <w:t xml:space="preserve"> for 70 J/cm²</w:t>
            </w:r>
          </w:p>
          <w:p w:rsidR="00974A9D" w:rsidRPr="00845CCE" w:rsidRDefault="00974A9D" w:rsidP="00153201">
            <w:pPr>
              <w:tabs>
                <w:tab w:val="left" w:pos="1725"/>
              </w:tabs>
              <w:contextualSpacing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  <w:t xml:space="preserve">- Biofilm age, presence of atmospheric oxygen, medium used for bacterial inoculation etc. crucial parameters level of inactivation. </w:t>
            </w:r>
          </w:p>
        </w:tc>
      </w:tr>
      <w:tr w:rsidR="00974A9D" w:rsidRPr="00766448" w:rsidTr="00153201">
        <w:tc>
          <w:tcPr>
            <w:tcW w:w="1451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Hope </w:t>
            </w:r>
            <w:r w:rsidRPr="00151F75">
              <w:rPr>
                <w:rFonts w:ascii="Arial" w:hAnsi="Arial" w:cs="Arial"/>
                <w:i/>
                <w:sz w:val="20"/>
                <w:szCs w:val="20"/>
                <w:highlight w:val="green"/>
                <w:lang w:val="en-GB"/>
              </w:rPr>
              <w:t>et al.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, 2013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instrText>ADDIN CITAVI.PLACEHOLDER 1220c603-de5b-4ac7-b699-4e14fe9d8b14 PFBsYWNlaG9sZGVyPg0KICA8QWRkSW5WZXJzaW9uPjUuMS4wLjA8L0FkZEluVmVyc2lvbj4NCiAgPElkPjEyMjBjNjAzLWRlNWItNGFjNy1iNjk5LTRlMTRmZTlkOGIxNDwvSWQ+DQogIDxFbnRyaWVzPg0KICAgIDxFbnRyeT4NCiAgICAgIDxJZD5jYWQ2ZDBkZi0wZTA0LTQ2OWQtYmE5NC0zN2ZmM2NlOGEyMDc8L0lkPg0KICAgICAgPFJlZmVyZW5jZUlkPmUzODFkZjllLTU5MzctNGIwMS1hZWRiLTk2MmQ4NDNhY2VlMD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zMV08L1RleHQ+DQogICAgPC9UZXh0VW5pdD4NCiAgPC9UZXh0VW5pdHM+DQo8L1BsYWNlaG9sZGVyPg==</w:instrTex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separate"/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[31]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11" w:type="dxa"/>
          </w:tcPr>
          <w:p w:rsidR="00974A9D" w:rsidRPr="00BA5B7B" w:rsidRDefault="00974A9D" w:rsidP="00153201">
            <w:pPr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BA5B7B">
              <w:rPr>
                <w:rFonts w:ascii="Arial" w:hAnsi="Arial" w:cs="Arial"/>
                <w:i/>
                <w:sz w:val="20"/>
                <w:szCs w:val="20"/>
                <w:lang w:val="en-GB"/>
              </w:rPr>
              <w:t>P. gingivalis, E. faecalis</w:t>
            </w:r>
          </w:p>
        </w:tc>
        <w:tc>
          <w:tcPr>
            <w:tcW w:w="1478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Planktonic </w:t>
            </w:r>
          </w:p>
        </w:tc>
        <w:tc>
          <w:tcPr>
            <w:tcW w:w="1559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Toothcare device, laser pointer</w:t>
            </w:r>
          </w:p>
        </w:tc>
        <w:tc>
          <w:tcPr>
            <w:tcW w:w="2977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3,2 mW for toothcare device, 42,7 mW for laser pointe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r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s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405nm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0,34 J/cm², 0,68 J/cm², 3,42 J/cm² (toothcare); 9,86 J/cm², 19,71 J/cm² and 98,55 J/cm² (laser pointer)</w:t>
            </w:r>
          </w:p>
        </w:tc>
        <w:tc>
          <w:tcPr>
            <w:tcW w:w="4501" w:type="dxa"/>
          </w:tcPr>
          <w:p w:rsidR="00974A9D" w:rsidRPr="00845CCE" w:rsidRDefault="00974A9D" w:rsidP="00153201">
            <w:pPr>
              <w:contextualSpacing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0,34 J/cm² with toothcare device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: killing rate of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 63,41% for P gingivalis</w:t>
            </w:r>
          </w:p>
          <w:p w:rsidR="00974A9D" w:rsidRPr="00845CCE" w:rsidRDefault="00974A9D" w:rsidP="00153201">
            <w:pPr>
              <w:contextualSpacing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killing rate at 3,42 J/cm² 94,11% for P gingivalis with toothcare device</w:t>
            </w:r>
          </w:p>
          <w:p w:rsidR="00974A9D" w:rsidRPr="00845CCE" w:rsidRDefault="00974A9D" w:rsidP="00153201">
            <w:pPr>
              <w:contextualSpacing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laser pointer: 90.21% for 9,86 J/cm²,  94.50% for 98,55 J/cm²</w:t>
            </w:r>
          </w:p>
          <w:p w:rsidR="00974A9D" w:rsidRPr="00845CCE" w:rsidRDefault="00974A9D" w:rsidP="00153201">
            <w:pPr>
              <w:contextualSpacing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- no effect for E. faecalis </w:t>
            </w:r>
          </w:p>
        </w:tc>
      </w:tr>
      <w:tr w:rsidR="00974A9D" w:rsidRPr="00766448" w:rsidTr="00153201">
        <w:tc>
          <w:tcPr>
            <w:tcW w:w="1451" w:type="dxa"/>
          </w:tcPr>
          <w:p w:rsidR="00974A9D" w:rsidRPr="009E2D18" w:rsidRDefault="00974A9D" w:rsidP="00153201">
            <w:pPr>
              <w:rPr>
                <w:rFonts w:ascii="Arial" w:hAnsi="Arial" w:cs="Arial"/>
                <w:b/>
                <w:sz w:val="20"/>
                <w:szCs w:val="20"/>
                <w:lang w:val="en-GB"/>
              </w:rPr>
            </w:pP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t xml:space="preserve">Hope </w:t>
            </w:r>
            <w:r w:rsidRPr="00151F75">
              <w:rPr>
                <w:rFonts w:ascii="Arial" w:hAnsi="Arial" w:cs="Arial"/>
                <w:b/>
                <w:i/>
                <w:sz w:val="20"/>
                <w:szCs w:val="20"/>
                <w:highlight w:val="green"/>
                <w:lang w:val="en-GB"/>
              </w:rPr>
              <w:t>et al.</w:t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t xml:space="preserve">, 2016 </w:t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fldChar w:fldCharType="begin"/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instrText>ADDIN CITAVI.PLACEHOLDER 5867c830-816a-4076-997a-b54c9024c001 PFBsYWNlaG9sZGVyPg0KICA8QWRkSW5WZXJzaW9uPjUuMS4wLjA8L0FkZEluVmVyc2lvbj4NCiAgPElkPjU4NjdjODMwLTgxNmEtNDA3Ni05OTdhLWI1NGM5MDI0YzAwMTwvSWQ+DQogIDxFbnRyaWVzPg0KICAgIDxFbnRyeT4NCiAgICAgIDxJZD5jZjMwOGM0Mi0yZmYxLTRmODItYjRlMy1jNTEyZTE2NDBiMzQ8L0lkPg0KICAgICAgPFJlZmVyZW5jZUlkPjcxYmZmYmFjLWU5ZjQtNDkyZi1iMjk0LWFhZjVkNjk5MDkxYz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zOF08L1RleHQ+DQogICAgPC9UZXh0VW5pdD4NCiAgPC9UZXh0VW5pdHM+DQo8L1BsYWNlaG9sZGVyPg==</w:instrText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fldChar w:fldCharType="separate"/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t>[38]</w:t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fldChar w:fldCharType="end"/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t>*</w:t>
            </w:r>
          </w:p>
        </w:tc>
        <w:tc>
          <w:tcPr>
            <w:tcW w:w="2311" w:type="dxa"/>
          </w:tcPr>
          <w:p w:rsidR="00974A9D" w:rsidRPr="00BA5B7B" w:rsidRDefault="00974A9D" w:rsidP="00153201">
            <w:pPr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BA5B7B">
              <w:rPr>
                <w:rFonts w:ascii="Arial" w:hAnsi="Arial" w:cs="Arial"/>
                <w:i/>
                <w:sz w:val="20"/>
                <w:szCs w:val="20"/>
                <w:lang w:val="en-GB"/>
              </w:rPr>
              <w:t>P. intermedia, P. nigrescens, S. aureus, E. coli, E. faecalis</w:t>
            </w:r>
          </w:p>
        </w:tc>
        <w:tc>
          <w:tcPr>
            <w:tcW w:w="1478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Planktonic </w:t>
            </w:r>
          </w:p>
        </w:tc>
        <w:tc>
          <w:tcPr>
            <w:tcW w:w="1559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LED, laser</w:t>
            </w:r>
          </w:p>
        </w:tc>
        <w:tc>
          <w:tcPr>
            <w:tcW w:w="2977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19,1 mW/cm² (LED), 346,2 mW/cm² (laser)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405 nm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1,7 J/cm², 3,5 J/cm², 10,3 J/cm², 20,6 J/cm² (laser); 0,19 J/cm², 0,57 J/cm², 1,14 J/cm², 5,7 J/cm² (LED)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)</w:t>
            </w:r>
          </w:p>
        </w:tc>
        <w:tc>
          <w:tcPr>
            <w:tcW w:w="4501" w:type="dxa"/>
          </w:tcPr>
          <w:p w:rsidR="00974A9D" w:rsidRPr="00845CCE" w:rsidRDefault="00974A9D" w:rsidP="00153201">
            <w:pPr>
              <w:contextualSpacing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- </w:t>
            </w:r>
            <w:r w:rsidRPr="00845CCE">
              <w:rPr>
                <w:rFonts w:ascii="Arial" w:hAnsi="Arial" w:cs="Arial"/>
                <w:i/>
                <w:sz w:val="20"/>
                <w:szCs w:val="20"/>
                <w:lang w:val="en-GB"/>
              </w:rPr>
              <w:t>P nigrescens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: 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64.1% killing rate for 30 seconds, 94.26% for 300 seconds (LED)</w:t>
            </w:r>
          </w:p>
          <w:p w:rsidR="00974A9D" w:rsidRPr="00845CCE" w:rsidRDefault="00974A9D" w:rsidP="00153201">
            <w:pPr>
              <w:contextualSpacing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- </w:t>
            </w:r>
            <w:r w:rsidRPr="00845CCE">
              <w:rPr>
                <w:rFonts w:ascii="Arial" w:hAnsi="Arial" w:cs="Arial"/>
                <w:i/>
                <w:sz w:val="20"/>
                <w:szCs w:val="20"/>
                <w:lang w:val="en-GB"/>
              </w:rPr>
              <w:t>P intermedia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: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 75.62% killing rate for 10 seconds, 96.51% for 60 seconds, 99.75% for 300 seconds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(LED)</w:t>
            </w:r>
          </w:p>
          <w:p w:rsidR="00974A9D" w:rsidRPr="00845CCE" w:rsidRDefault="00974A9D" w:rsidP="00153201">
            <w:pPr>
              <w:contextualSpacing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P. intermedia 99.56% killed after 5 seconds, 99,996% after 60 seconds (las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e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r)</w:t>
            </w:r>
          </w:p>
          <w:p w:rsidR="00974A9D" w:rsidRPr="00845CCE" w:rsidRDefault="00974A9D" w:rsidP="00153201">
            <w:pPr>
              <w:contextualSpacing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lastRenderedPageBreak/>
              <w:t xml:space="preserve">- Higher inactivation rates for laser might be due to the much higher output power </w:t>
            </w:r>
          </w:p>
          <w:p w:rsidR="00974A9D" w:rsidRPr="00845CCE" w:rsidRDefault="00974A9D" w:rsidP="00153201">
            <w:pPr>
              <w:contextualSpacing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- control organisms: only </w:t>
            </w:r>
            <w:r w:rsidRPr="00845CCE">
              <w:rPr>
                <w:rFonts w:ascii="Arial" w:hAnsi="Arial" w:cs="Arial"/>
                <w:i/>
                <w:sz w:val="20"/>
                <w:szCs w:val="20"/>
                <w:lang w:val="en-GB"/>
              </w:rPr>
              <w:t>S aureus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 statistically significant ef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fect (36,73% after 300 seconds)</w:t>
            </w:r>
          </w:p>
        </w:tc>
      </w:tr>
      <w:tr w:rsidR="00974A9D" w:rsidRPr="00766448" w:rsidTr="00153201">
        <w:tc>
          <w:tcPr>
            <w:tcW w:w="1451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lastRenderedPageBreak/>
              <w:t xml:space="preserve">Imamura </w:t>
            </w:r>
            <w:r w:rsidRPr="00151F75">
              <w:rPr>
                <w:rFonts w:ascii="Arial" w:hAnsi="Arial" w:cs="Arial"/>
                <w:i/>
                <w:sz w:val="20"/>
                <w:szCs w:val="20"/>
                <w:highlight w:val="green"/>
                <w:lang w:val="en-GB"/>
              </w:rPr>
              <w:t>et al.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, 2014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instrText>ADDIN CITAVI.PLACEHOLDER 0010b97e-61bb-4744-a7dd-938a8d4bbd23 PFBsYWNlaG9sZGVyPg0KICA8QWRkSW5WZXJzaW9uPjUuMS4wLjA8L0FkZEluVmVyc2lvbj4NCiAgPElkPjAwMTBiOTdlLTYxYmItNDc0NC1hN2RkLTkzOGE4ZDRiYmQyMzwvSWQ+DQogIDxFbnRyaWVzPg0KICAgIDxFbnRyeT4NCiAgICAgIDxJZD45MDQxNjc2Mi0wZjY4LTQ1ZDktYmI0YS03ZmJhODFiZGNjMmI8L0lkPg0KICAgICAgPFJlZmVyZW5jZUlkPmU1MDBjMTZhLWYyNDQtNGUwYi05M2JjLTBiZWRjZGJkMjRkMT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M3XTwvVGV4dD4NCiAgICA8L1RleHRVbml0Pg0KICA8L1RleHRVbml0cz4NCjwvUGxhY2Vob2xkZXI+</w:instrTex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separate"/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[37]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11" w:type="dxa"/>
          </w:tcPr>
          <w:p w:rsidR="00974A9D" w:rsidRPr="00BA5B7B" w:rsidRDefault="00974A9D" w:rsidP="00153201">
            <w:pPr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BA5B7B">
              <w:rPr>
                <w:rFonts w:ascii="Arial" w:hAnsi="Arial" w:cs="Arial"/>
                <w:i/>
                <w:sz w:val="20"/>
                <w:szCs w:val="20"/>
                <w:lang w:val="en-GB"/>
              </w:rPr>
              <w:t>P. intermedia, P gingivalis, E coli, C. albicans</w:t>
            </w:r>
          </w:p>
          <w:p w:rsidR="00974A9D" w:rsidRPr="00BA5B7B" w:rsidRDefault="00974A9D" w:rsidP="00153201">
            <w:pPr>
              <w:jc w:val="center"/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</w:p>
        </w:tc>
        <w:tc>
          <w:tcPr>
            <w:tcW w:w="1478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Planktonic 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559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laser</w:t>
            </w:r>
          </w:p>
        </w:tc>
        <w:tc>
          <w:tcPr>
            <w:tcW w:w="2977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0.05 W, 0.1 W, 0,15 W, 0,2 W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405 nm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- 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1,5 J, 3 J, 4,5 J, 6 J</w:t>
            </w:r>
          </w:p>
        </w:tc>
        <w:tc>
          <w:tcPr>
            <w:tcW w:w="4501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- Inhibition rates for P. intermedia and P. gingivalis 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similar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 w:eastAsia="de-DE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 w:eastAsia="de-DE"/>
              </w:rPr>
              <w:t xml:space="preserve">- 40% for 0.05 W, ~70% for 0.1 W, and ~80% for 0.15 W and 0.2 W for </w:t>
            </w:r>
            <w:r w:rsidRPr="00D12543">
              <w:rPr>
                <w:rFonts w:ascii="Arial" w:hAnsi="Arial" w:cs="Arial"/>
                <w:i/>
                <w:sz w:val="20"/>
                <w:szCs w:val="20"/>
                <w:lang w:val="en-GB" w:eastAsia="de-DE"/>
              </w:rPr>
              <w:t>P. intermedia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 w:eastAsia="de-DE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 w:eastAsia="de-DE"/>
              </w:rPr>
              <w:t xml:space="preserve">- 50% for 0,1 W and 0,15 W, 60% for 0,2 W for </w:t>
            </w:r>
            <w:r w:rsidRPr="00D12543">
              <w:rPr>
                <w:rFonts w:ascii="Arial" w:hAnsi="Arial" w:cs="Arial"/>
                <w:i/>
                <w:sz w:val="20"/>
                <w:szCs w:val="20"/>
                <w:lang w:val="en-GB" w:eastAsia="de-DE"/>
              </w:rPr>
              <w:t>P. gingivalis</w:t>
            </w:r>
            <w:r w:rsidRPr="00845CCE">
              <w:rPr>
                <w:rFonts w:ascii="Arial" w:hAnsi="Arial" w:cs="Arial"/>
                <w:sz w:val="20"/>
                <w:szCs w:val="20"/>
                <w:lang w:val="en-GB" w:eastAsia="de-DE"/>
              </w:rPr>
              <w:t xml:space="preserve"> </w:t>
            </w:r>
          </w:p>
          <w:p w:rsidR="00974A9D" w:rsidRPr="00845CCE" w:rsidRDefault="00974A9D" w:rsidP="00153201">
            <w:pPr>
              <w:rPr>
                <w:rFonts w:ascii="Arial" w:hAnsi="Arial" w:cs="Arial"/>
                <w:i/>
                <w:sz w:val="20"/>
                <w:szCs w:val="20"/>
                <w:lang w:val="en-GB" w:eastAsia="de-DE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 w:eastAsia="de-DE"/>
              </w:rPr>
              <w:t xml:space="preserve">- no effect for suspensions of </w:t>
            </w:r>
            <w:r w:rsidRPr="00845CCE">
              <w:rPr>
                <w:rFonts w:ascii="Arial" w:hAnsi="Arial" w:cs="Arial"/>
                <w:i/>
                <w:sz w:val="20"/>
                <w:szCs w:val="20"/>
                <w:lang w:val="en-GB" w:eastAsia="de-DE"/>
              </w:rPr>
              <w:t>E. faecalis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 w:eastAsia="de-DE"/>
              </w:rPr>
              <w:t xml:space="preserve">- effect on </w:t>
            </w:r>
            <w:r w:rsidRPr="00D12543">
              <w:rPr>
                <w:rFonts w:ascii="Arial" w:hAnsi="Arial" w:cs="Arial"/>
                <w:i/>
                <w:sz w:val="20"/>
                <w:szCs w:val="20"/>
                <w:lang w:val="en-GB" w:eastAsia="de-DE"/>
              </w:rPr>
              <w:t>C. albicans</w:t>
            </w:r>
            <w:r w:rsidRPr="00845CCE">
              <w:rPr>
                <w:rFonts w:ascii="Arial" w:hAnsi="Arial" w:cs="Arial"/>
                <w:sz w:val="20"/>
                <w:szCs w:val="20"/>
                <w:lang w:val="en-GB" w:eastAsia="de-DE"/>
              </w:rPr>
              <w:t xml:space="preserve"> for times&gt;600 seconds</w:t>
            </w:r>
          </w:p>
        </w:tc>
      </w:tr>
      <w:tr w:rsidR="00974A9D" w:rsidRPr="00766448" w:rsidTr="00153201">
        <w:tc>
          <w:tcPr>
            <w:tcW w:w="1451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Izzo </w:t>
            </w:r>
            <w:r w:rsidRPr="00151F75">
              <w:rPr>
                <w:rFonts w:ascii="Arial" w:hAnsi="Arial" w:cs="Arial"/>
                <w:i/>
                <w:sz w:val="20"/>
                <w:szCs w:val="20"/>
                <w:highlight w:val="green"/>
                <w:lang w:val="en-GB"/>
              </w:rPr>
              <w:t>et al.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, 2004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instrText>ADDIN CITAVI.PLACEHOLDER bfeb1ef9-9e4d-4482-bc12-03892ece6c32 PFBsYWNlaG9sZGVyPg0KICA8QWRkSW5WZXJzaW9uPjUuMS4wLjA8L0FkZEluVmVyc2lvbj4NCiAgPElkPmJmZWIxZWY5LTllNGQtNDQ4Mi1iYzEyLTAzODkyZWNlNmMzMjwvSWQ+DQogIDxFbnRyaWVzPg0KICAgIDxFbnRyeT4NCiAgICAgIDxJZD44ZmMwOWViNi0wODM5LTQzMDgtYWE0MC05NjUwYmVjM2VhY2E8L0lkPg0KICAgICAgPFJlZmVyZW5jZUlkPjdlOTEyZjFiLTI0ZDctNDNhZi1iZjlkLWZiMjgxN2U2MWM3YT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bMzVdPC9UZXh0Pg0KICAgIDwvVGV4dFVuaXQ+DQogIDwvVGV4dFVuaXRzPg0KPC9QbGFjZWhvbGRlcj4=</w:instrTex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separate"/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[35]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11" w:type="dxa"/>
          </w:tcPr>
          <w:p w:rsidR="00974A9D" w:rsidRPr="00BA5B7B" w:rsidRDefault="00974A9D" w:rsidP="00153201">
            <w:pPr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BA5B7B">
              <w:rPr>
                <w:rFonts w:ascii="Arial" w:hAnsi="Arial" w:cs="Arial"/>
                <w:i/>
                <w:sz w:val="20"/>
                <w:szCs w:val="20"/>
                <w:lang w:val="en-GB"/>
              </w:rPr>
              <w:t>P. gingivalis</w:t>
            </w:r>
          </w:p>
        </w:tc>
        <w:tc>
          <w:tcPr>
            <w:tcW w:w="1478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Planktonic</w:t>
            </w:r>
          </w:p>
        </w:tc>
        <w:tc>
          <w:tcPr>
            <w:tcW w:w="1559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  <w:t xml:space="preserve">two different LEDs </w:t>
            </w:r>
          </w:p>
        </w:tc>
        <w:tc>
          <w:tcPr>
            <w:tcW w:w="2977" w:type="dxa"/>
          </w:tcPr>
          <w:p w:rsidR="00974A9D" w:rsidRPr="00845CCE" w:rsidRDefault="00974A9D" w:rsidP="00153201">
            <w:pPr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125 mW (</w:t>
            </w:r>
            <w:r w:rsidRPr="00845CCE"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  <w:t>625±20nm), 197 mW (455±20nm)</w:t>
            </w:r>
          </w:p>
          <w:p w:rsidR="00974A9D" w:rsidRPr="00845CCE" w:rsidRDefault="00974A9D" w:rsidP="00153201">
            <w:pPr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  <w:t>- 455±20nm and 625±20nm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  <w:t>- 1,5 kJ/cm² (455±20nm) or 978 J/cm² (625±20nm)</w:t>
            </w:r>
          </w:p>
        </w:tc>
        <w:tc>
          <w:tcPr>
            <w:tcW w:w="4501" w:type="dxa"/>
          </w:tcPr>
          <w:p w:rsidR="00974A9D" w:rsidRPr="00845CCE" w:rsidRDefault="00974A9D" w:rsidP="00153201">
            <w:pPr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  <w:t xml:space="preserve">- Temperature under irradiation 39-40°C for blue light and 41-42.5°C for red light. 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  <w:t xml:space="preserve">- Experiments suggested that temperature increase was responsible for suppression of </w:t>
            </w:r>
            <w:r w:rsidRPr="00845CCE">
              <w:rPr>
                <w:rFonts w:ascii="Arial" w:hAnsi="Arial" w:cs="Arial"/>
                <w:i/>
                <w:color w:val="000000" w:themeColor="text1"/>
                <w:sz w:val="20"/>
                <w:szCs w:val="20"/>
                <w:lang w:val="en-GB"/>
              </w:rPr>
              <w:t>P. gingivalis</w:t>
            </w:r>
            <w:r w:rsidRPr="00845CCE"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  <w:t xml:space="preserve"> and not phototoxic effect - - 45°C were cidal for P. gingivlais.</w:t>
            </w:r>
          </w:p>
        </w:tc>
      </w:tr>
      <w:tr w:rsidR="00974A9D" w:rsidRPr="00766448" w:rsidTr="00153201">
        <w:tc>
          <w:tcPr>
            <w:tcW w:w="1451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Kim </w:t>
            </w:r>
            <w:r w:rsidRPr="00151F75">
              <w:rPr>
                <w:rFonts w:ascii="Arial" w:hAnsi="Arial" w:cs="Arial"/>
                <w:i/>
                <w:sz w:val="20"/>
                <w:szCs w:val="20"/>
                <w:highlight w:val="green"/>
                <w:lang w:val="en-GB"/>
              </w:rPr>
              <w:t>et al.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, 2013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instrText>ADDIN CITAVI.PLACEHOLDER f99f957a-a1c4-40d2-93f1-49a26e9d42b1 PFBsYWNlaG9sZGVyPg0KICA8QWRkSW5WZXJzaW9uPjUuMS4wLjA8L0FkZEluVmVyc2lvbj4NCiAgPElkPmY5OWY5NTdhLWExYzQtNDBkMi05M2YxLTQ5YTI2ZTlkNDJiMTwvSWQ+DQogIDxFbnRyaWVzPg0KICAgIDxFbnRyeT4NCiAgICAgIDxJZD5jNDg2OGUyNi05OTU1LTRkMDAtOTY4OS05NzU0ODFmYzdjMmY8L0lkPg0KICAgICAgPFJlZmVyZW5jZUlkPmFmNjUyNTcxLTJiZmUtNDJkZS1hNjI4LWZmZjY5M2ZhMjM3Mj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yOF08L1RleHQ+DQogICAgPC9UZXh0VW5pdD4NCiAgPC9UZXh0VW5pdHM+DQo8L1BsYWNlaG9sZGVyPg==</w:instrTex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separate"/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[28]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11" w:type="dxa"/>
          </w:tcPr>
          <w:p w:rsidR="00974A9D" w:rsidRPr="00BA5B7B" w:rsidRDefault="00974A9D" w:rsidP="00153201">
            <w:pPr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BA5B7B">
              <w:rPr>
                <w:rFonts w:ascii="Arial" w:hAnsi="Arial" w:cs="Arial"/>
                <w:i/>
                <w:sz w:val="20"/>
                <w:szCs w:val="20"/>
                <w:lang w:val="en-GB"/>
              </w:rPr>
              <w:t>P. gingivalis, S. aureus, E. coli</w:t>
            </w:r>
          </w:p>
        </w:tc>
        <w:tc>
          <w:tcPr>
            <w:tcW w:w="1478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Planktonic</w:t>
            </w:r>
          </w:p>
        </w:tc>
        <w:tc>
          <w:tcPr>
            <w:tcW w:w="1559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LED</w:t>
            </w:r>
          </w:p>
        </w:tc>
        <w:tc>
          <w:tcPr>
            <w:tcW w:w="2977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6 mW/cm²/h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425 nm, 525 nm, 625 nm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- </w:t>
            </w:r>
            <w:r w:rsidRPr="00845CCE"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  <w:t>0, 8, 12 and 24 hours/ 21,6 J, 43,2 J, 86,4 J, 172,8 J</w:t>
            </w:r>
          </w:p>
        </w:tc>
        <w:tc>
          <w:tcPr>
            <w:tcW w:w="4501" w:type="dxa"/>
          </w:tcPr>
          <w:p w:rsidR="00974A9D" w:rsidRPr="00845CCE" w:rsidRDefault="00974A9D" w:rsidP="00153201">
            <w:pPr>
              <w:tabs>
                <w:tab w:val="left" w:pos="1725"/>
              </w:tabs>
              <w:contextualSpacing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425 nm had the strongest effect followed by 525 nm</w:t>
            </w:r>
          </w:p>
          <w:p w:rsidR="00974A9D" w:rsidRPr="00845CCE" w:rsidRDefault="00974A9D" w:rsidP="00153201">
            <w:pPr>
              <w:tabs>
                <w:tab w:val="left" w:pos="1725"/>
              </w:tabs>
              <w:contextualSpacing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- 625 nm light showed no effect </w:t>
            </w:r>
          </w:p>
          <w:p w:rsidR="00974A9D" w:rsidRPr="00845CCE" w:rsidRDefault="00974A9D" w:rsidP="00153201">
            <w:pPr>
              <w:tabs>
                <w:tab w:val="left" w:pos="1725"/>
              </w:tabs>
              <w:contextualSpacing/>
              <w:jc w:val="both"/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  <w:t xml:space="preserve">- especially </w:t>
            </w:r>
            <w:r w:rsidRPr="00D12543">
              <w:rPr>
                <w:rFonts w:ascii="Arial" w:hAnsi="Arial" w:cs="Arial"/>
                <w:i/>
                <w:color w:val="000000" w:themeColor="text1"/>
                <w:sz w:val="20"/>
                <w:szCs w:val="20"/>
                <w:lang w:val="en-GB"/>
              </w:rPr>
              <w:t>P. gingivalis</w:t>
            </w:r>
            <w:r w:rsidRPr="00845CCE"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  <w:t xml:space="preserve"> and </w:t>
            </w:r>
            <w:r w:rsidRPr="00D12543">
              <w:rPr>
                <w:rFonts w:ascii="Arial" w:hAnsi="Arial" w:cs="Arial"/>
                <w:i/>
                <w:color w:val="000000" w:themeColor="text1"/>
                <w:sz w:val="20"/>
                <w:szCs w:val="20"/>
                <w:lang w:val="en-GB"/>
              </w:rPr>
              <w:t>E. coli</w:t>
            </w:r>
            <w:r w:rsidRPr="00845CCE"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  <w:t xml:space="preserve"> killed by 425nm light</w:t>
            </w:r>
          </w:p>
          <w:p w:rsidR="00974A9D" w:rsidRPr="00845CCE" w:rsidRDefault="00974A9D" w:rsidP="00153201">
            <w:pPr>
              <w:tabs>
                <w:tab w:val="left" w:pos="1725"/>
              </w:tabs>
              <w:contextualSpacing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  <w:t xml:space="preserve">- </w:t>
            </w:r>
            <w:r w:rsidRPr="00D12543">
              <w:rPr>
                <w:rFonts w:ascii="Arial" w:hAnsi="Arial" w:cs="Arial"/>
                <w:i/>
                <w:color w:val="000000" w:themeColor="text1"/>
                <w:sz w:val="20"/>
                <w:szCs w:val="20"/>
                <w:lang w:val="en-GB"/>
              </w:rPr>
              <w:t>S. aureus</w:t>
            </w:r>
            <w:r w:rsidRPr="00845CCE"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  <w:t xml:space="preserve"> growth suppressed using 525 nm light</w:t>
            </w:r>
          </w:p>
        </w:tc>
      </w:tr>
      <w:tr w:rsidR="00974A9D" w:rsidRPr="00766448" w:rsidTr="00153201">
        <w:tc>
          <w:tcPr>
            <w:tcW w:w="1451" w:type="dxa"/>
          </w:tcPr>
          <w:p w:rsidR="00974A9D" w:rsidRPr="007D54F3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7D54F3">
              <w:rPr>
                <w:rFonts w:ascii="Arial" w:hAnsi="Arial" w:cs="Arial"/>
                <w:sz w:val="20"/>
                <w:szCs w:val="20"/>
                <w:lang w:val="en-GB"/>
              </w:rPr>
              <w:t xml:space="preserve">König </w:t>
            </w:r>
            <w:r w:rsidRPr="00151F75">
              <w:rPr>
                <w:rFonts w:ascii="Arial" w:hAnsi="Arial" w:cs="Arial"/>
                <w:i/>
                <w:sz w:val="20"/>
                <w:szCs w:val="20"/>
                <w:highlight w:val="green"/>
                <w:lang w:val="en-GB"/>
              </w:rPr>
              <w:t>et al.</w:t>
            </w:r>
            <w:r w:rsidRPr="007D54F3">
              <w:rPr>
                <w:rFonts w:ascii="Arial" w:hAnsi="Arial" w:cs="Arial"/>
                <w:sz w:val="20"/>
                <w:szCs w:val="20"/>
                <w:lang w:val="en-GB"/>
              </w:rPr>
              <w:t xml:space="preserve">, 2000 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7D54F3">
              <w:rPr>
                <w:rFonts w:ascii="Arial" w:hAnsi="Arial" w:cs="Arial"/>
                <w:sz w:val="20"/>
                <w:szCs w:val="20"/>
                <w:lang w:val="en-GB"/>
              </w:rPr>
              <w:instrText>ADDIN CITAVI.PLACEHOLDER daa7dadb-b282-4be8-8244-ccee7c13fede PFBsYWNlaG9sZGVyPg0KICA8QWRkSW5WZXJzaW9uPjUuMS4wLjA8L0FkZEluVmVyc2lvbj4NCiAgPElkPmRhYTdkYWRiLWIyODItNGJlOC04MjQ0LWNjZWU3YzEzZmVkZTwvSWQ+DQogIDxFbnRyaWVzPg0KICAgIDxFbnRyeT4NCiAgICAgIDxJZD40ZTU5YjViYy0xMGEzLTQ2N2MtODA1MC0xMzIwMjMxYTc2MDg8L0lkPg0KICAgICAgPFJlZmVyZW5jZUlkPmVjYzdlODliLWZjM2EtNGEyZi1hMGUyLWZiZjNkOGViMmMzYj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LLjwvRmlyc3ROYW1lPg0KICAgICAgICAgICAgPExhc3ROYW1lPktvbmlnPC9MYXN0TmFtZT4NCiAgICAgICAgICA8L1BlcnNvbj4NCiAgICAgICAgICA8UGVyc29uPg0KICAgICAgICAgICAgPEZpcnN0TmFtZT5NLjwvRmlyc3ROYW1lPg0KICAgICAgICAgICAgPExhc3ROYW1lPlRlc2Noa2U8L0xhc3ROYW1lPg0KICAgICAgICAgIDwvUGVyc29uPg0KICAgICAgICAgIDxQZXJzb24+DQogICAgICAgICAgICA8Rmlyc3ROYW1lPkIuPC9GaXJzdE5hbWU+DQogICAgICAgICAgICA8TGFzdE5hbWU+U2lndXNjaDwvTGFzdE5hbWU+DQogICAgICAgICAgPC9QZXJzb24+DQogICA</w:instrText>
            </w:r>
            <w:r>
              <w:rPr>
                <w:rFonts w:ascii="Arial" w:hAnsi="Arial" w:cs="Arial"/>
                <w:sz w:val="20"/>
                <w:szCs w:val="20"/>
              </w:rPr>
              <w:instrText>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</w:instrText>
            </w:r>
            <w:r w:rsidRPr="007D54F3">
              <w:rPr>
                <w:rFonts w:ascii="Arial" w:hAnsi="Arial" w:cs="Arial"/>
                <w:sz w:val="20"/>
                <w:szCs w:val="20"/>
                <w:lang w:val="en-GB"/>
              </w:rPr>
              <w:instrText>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bMjNdPC9UZXh0Pg0KICAgIDwvVGV4dFVuaXQ+DQogIDwvVGV4dFVuaXRzPg0KPC9QbGFjZWhvbGRlcj4=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7D54F3">
              <w:rPr>
                <w:rFonts w:ascii="Arial" w:hAnsi="Arial" w:cs="Arial"/>
                <w:sz w:val="20"/>
                <w:szCs w:val="20"/>
                <w:lang w:val="en-GB"/>
              </w:rPr>
              <w:t>[23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2311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BA5B7B">
              <w:rPr>
                <w:rFonts w:ascii="Arial" w:hAnsi="Arial" w:cs="Arial"/>
                <w:i/>
                <w:sz w:val="20"/>
                <w:szCs w:val="20"/>
                <w:lang w:val="en-GB"/>
              </w:rPr>
              <w:t>A odontolyticus, P acnes, P gingivalis, S mutans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, wild type germs (patient isolates)</w:t>
            </w:r>
          </w:p>
        </w:tc>
        <w:tc>
          <w:tcPr>
            <w:tcW w:w="1478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Planktonic </w:t>
            </w:r>
          </w:p>
        </w:tc>
        <w:tc>
          <w:tcPr>
            <w:tcW w:w="1559" w:type="dxa"/>
          </w:tcPr>
          <w:p w:rsidR="00974A9D" w:rsidRPr="007D54F3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7D54F3">
              <w:rPr>
                <w:rFonts w:ascii="Arial" w:hAnsi="Arial" w:cs="Arial"/>
                <w:sz w:val="20"/>
                <w:szCs w:val="20"/>
                <w:lang w:val="en-GB"/>
              </w:rPr>
              <w:t xml:space="preserve">Helium-neon laser </w:t>
            </w:r>
          </w:p>
        </w:tc>
        <w:tc>
          <w:tcPr>
            <w:tcW w:w="2977" w:type="dxa"/>
          </w:tcPr>
          <w:p w:rsidR="00974A9D" w:rsidRPr="007D54F3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7D54F3">
              <w:rPr>
                <w:rFonts w:ascii="Arial" w:hAnsi="Arial" w:cs="Arial"/>
                <w:sz w:val="20"/>
                <w:szCs w:val="20"/>
                <w:lang w:val="en-GB"/>
              </w:rPr>
              <w:t>- 60 mW</w:t>
            </w:r>
          </w:p>
          <w:p w:rsidR="00974A9D" w:rsidRPr="007D54F3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7D54F3">
              <w:rPr>
                <w:rFonts w:ascii="Arial" w:hAnsi="Arial" w:cs="Arial"/>
                <w:sz w:val="20"/>
                <w:szCs w:val="20"/>
                <w:lang w:val="en-GB"/>
              </w:rPr>
              <w:t>- 632,8 nm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7D54F3">
              <w:rPr>
                <w:rFonts w:ascii="Arial" w:hAnsi="Arial" w:cs="Arial"/>
                <w:sz w:val="20"/>
                <w:szCs w:val="20"/>
                <w:lang w:val="en-GB"/>
              </w:rPr>
              <w:t xml:space="preserve">- 360 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J/cm²</w:t>
            </w:r>
          </w:p>
        </w:tc>
        <w:tc>
          <w:tcPr>
            <w:tcW w:w="4501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Survival rates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: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3±4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%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 for </w:t>
            </w:r>
            <w:r w:rsidRPr="00AC3A7F">
              <w:rPr>
                <w:rFonts w:ascii="Arial" w:hAnsi="Arial" w:cs="Arial"/>
                <w:i/>
                <w:sz w:val="20"/>
                <w:szCs w:val="20"/>
                <w:lang w:val="en-GB"/>
              </w:rPr>
              <w:t>A odontoylticus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;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58±10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%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 for </w:t>
            </w:r>
            <w:r w:rsidRPr="00AC3A7F">
              <w:rPr>
                <w:rFonts w:ascii="Arial" w:hAnsi="Arial" w:cs="Arial"/>
                <w:i/>
                <w:sz w:val="20"/>
                <w:szCs w:val="20"/>
                <w:lang w:val="en-GB"/>
              </w:rPr>
              <w:t>P acnes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;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50±10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%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 for </w:t>
            </w:r>
            <w:r w:rsidRPr="00845CCE">
              <w:rPr>
                <w:rFonts w:ascii="Arial" w:hAnsi="Arial" w:cs="Arial"/>
                <w:i/>
                <w:sz w:val="20"/>
                <w:szCs w:val="20"/>
                <w:lang w:val="en-GB"/>
              </w:rPr>
              <w:t>P. gingivalis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; </w:t>
            </w:r>
          </w:p>
          <w:p w:rsidR="00974A9D" w:rsidRPr="00845CCE" w:rsidRDefault="00974A9D" w:rsidP="00153201">
            <w:pPr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- no effect for </w:t>
            </w:r>
            <w:r w:rsidRPr="00845CCE">
              <w:rPr>
                <w:rFonts w:ascii="Arial" w:hAnsi="Arial" w:cs="Arial"/>
                <w:i/>
                <w:sz w:val="20"/>
                <w:szCs w:val="20"/>
                <w:lang w:val="en-GB"/>
              </w:rPr>
              <w:t>S. mutans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survival rates in patient probe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s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 45±5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%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 for anaerobic and 41±6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%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 for aerobic species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- PPIX for </w:t>
            </w:r>
            <w:r w:rsidRPr="00AC3A7F">
              <w:rPr>
                <w:rFonts w:ascii="Arial" w:hAnsi="Arial" w:cs="Arial"/>
                <w:i/>
                <w:sz w:val="20"/>
                <w:szCs w:val="20"/>
                <w:lang w:val="en-GB"/>
              </w:rPr>
              <w:t>A odontolyticus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 and </w:t>
            </w:r>
            <w:r w:rsidRPr="00AC3A7F">
              <w:rPr>
                <w:rFonts w:ascii="Arial" w:hAnsi="Arial" w:cs="Arial"/>
                <w:i/>
                <w:sz w:val="20"/>
                <w:szCs w:val="20"/>
                <w:lang w:val="en-GB"/>
              </w:rPr>
              <w:t>P acnes</w:t>
            </w:r>
          </w:p>
        </w:tc>
      </w:tr>
      <w:tr w:rsidR="00974A9D" w:rsidRPr="00766448" w:rsidTr="00153201">
        <w:tc>
          <w:tcPr>
            <w:tcW w:w="1451" w:type="dxa"/>
          </w:tcPr>
          <w:p w:rsidR="00974A9D" w:rsidRPr="009E2D18" w:rsidRDefault="00974A9D" w:rsidP="00153201">
            <w:pPr>
              <w:rPr>
                <w:rFonts w:ascii="Arial" w:hAnsi="Arial" w:cs="Arial"/>
                <w:b/>
                <w:sz w:val="20"/>
                <w:szCs w:val="20"/>
                <w:lang w:val="en-GB"/>
              </w:rPr>
            </w:pP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t xml:space="preserve">Kotoku </w:t>
            </w:r>
            <w:r w:rsidRPr="00151F75">
              <w:rPr>
                <w:rFonts w:ascii="Arial" w:hAnsi="Arial" w:cs="Arial"/>
                <w:b/>
                <w:i/>
                <w:sz w:val="20"/>
                <w:szCs w:val="20"/>
                <w:highlight w:val="green"/>
                <w:lang w:val="en-GB"/>
              </w:rPr>
              <w:t>et al.</w:t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t xml:space="preserve">, 2009 </w:t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fldChar w:fldCharType="begin"/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instrText>ADDIN CITAVI.PLACEHOLDER 8d83b9e8-1baa-4c51-b120-71398940da8b PFBsYWNlaG9sZGVyPg0KICA8QWRkSW5WZXJzaW9uPjUuMS4wLjA8L0FkZEluVmVyc2lvbj4NCiAgPElkPjhkODNiOWU4LTFiYWEtNGM1MS1iMTIwLTcxMzk4OTQwZGE4YjwvSWQ+DQogIDxFbnRyaWVzPg0KICAgIDxFbnRyeT4NCiAgICAgIDxJZD44MGEyOWUwNC03OGEwLTRmM2UtOGQ1OC1jMWFhZTk5ODc2NDk8L0lkPg0KICAgICAgPFJlZmVyZW5jZUlkPjAzZjAzY2M4LTkyY2QtNDQzNi1hNzY4LTllZjU4MTVlYTY3MD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M0XTwvVGV4dD4NCiAgICA8L1RleHRVbml0Pg0KICA8L1RleHRVbml0cz4NCjwvUGxhY2Vob2xkZXI+</w:instrText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fldChar w:fldCharType="separate"/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t>[34]</w:t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fldChar w:fldCharType="end"/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t>*</w:t>
            </w:r>
          </w:p>
        </w:tc>
        <w:tc>
          <w:tcPr>
            <w:tcW w:w="2311" w:type="dxa"/>
          </w:tcPr>
          <w:p w:rsidR="00974A9D" w:rsidRPr="00BA5B7B" w:rsidRDefault="00974A9D" w:rsidP="00153201">
            <w:pPr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BA5B7B">
              <w:rPr>
                <w:rFonts w:ascii="Arial" w:hAnsi="Arial" w:cs="Arial"/>
                <w:i/>
                <w:sz w:val="20"/>
                <w:szCs w:val="20"/>
                <w:lang w:val="en-GB"/>
              </w:rPr>
              <w:t>P.  gingivalis</w:t>
            </w:r>
          </w:p>
        </w:tc>
        <w:tc>
          <w:tcPr>
            <w:tcW w:w="1478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Planktonic</w:t>
            </w:r>
          </w:p>
        </w:tc>
        <w:tc>
          <w:tcPr>
            <w:tcW w:w="1559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LED</w:t>
            </w:r>
          </w:p>
        </w:tc>
        <w:tc>
          <w:tcPr>
            <w:tcW w:w="2977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200-800 mW/cm²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405 nm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2.0-16,0 J/cm²</w:t>
            </w:r>
          </w:p>
        </w:tc>
        <w:tc>
          <w:tcPr>
            <w:tcW w:w="4501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- 4.0 J/cm²: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 growth inhibition of more than 97%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16.0 J/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cm² (20 seconds of irradiation): 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complete eradication of </w:t>
            </w:r>
            <w:r w:rsidRPr="00845CCE">
              <w:rPr>
                <w:rFonts w:ascii="Arial" w:hAnsi="Arial" w:cs="Arial"/>
                <w:i/>
                <w:sz w:val="20"/>
                <w:szCs w:val="20"/>
                <w:lang w:val="en-GB"/>
              </w:rPr>
              <w:t>P. gingivalis</w:t>
            </w:r>
          </w:p>
          <w:p w:rsidR="00974A9D" w:rsidRPr="00D12543" w:rsidRDefault="00974A9D" w:rsidP="00153201">
            <w:pPr>
              <w:rPr>
                <w:rFonts w:ascii="Arial" w:hAnsi="Arial" w:cs="Arial"/>
                <w:sz w:val="32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higher output powers resulte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d in higher inactivation rates: 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400mW for 5 seconds 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lastRenderedPageBreak/>
              <w:t>resulted in significant higher inactivation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 rates than 200mW for 10 seconds</w:t>
            </w:r>
          </w:p>
        </w:tc>
      </w:tr>
      <w:tr w:rsidR="00974A9D" w:rsidRPr="00766448" w:rsidTr="00153201">
        <w:tc>
          <w:tcPr>
            <w:tcW w:w="1451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lastRenderedPageBreak/>
              <w:t xml:space="preserve">Lipovsky </w:t>
            </w:r>
            <w:r w:rsidRPr="00151F75">
              <w:rPr>
                <w:rFonts w:ascii="Arial" w:hAnsi="Arial" w:cs="Arial"/>
                <w:i/>
                <w:sz w:val="20"/>
                <w:szCs w:val="20"/>
                <w:highlight w:val="green"/>
                <w:lang w:val="en-GB"/>
              </w:rPr>
              <w:t>et al.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, 2009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instrText>ADDIN CITAVI.PLACEHOLDER 79494cb6-313c-42fa-abdd-4d3c49ca5d96 PFBsYWNlaG9sZGVyPg0KICA8QWRkSW5WZXJzaW9uPjUuMS4wLjA8L0FkZEluVmVyc2lvbj4NCiAgPElkPjc5NDk0Y2I2LTMxM2MtNDJmYS1hYmRkLTRkM2M0OWNhNWQ5NjwvSWQ+DQogIDxFbnRyaWVzPg0KICAgIDxFbnRyeT4NCiAgICAgIDxJZD5mODRlOTJjZi1hOWZlLTQ1OWEtYWU5Ny1hYWE3NzM1MTUyMGY8L0lkPg0KICAgICAgPFJlZmVyZW5jZUlkPjE2NmZlYTgyLWM0NWQtNDU0Yy1hMWY3LWYzZjc2OGYxYjM2ND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Q2XTwvVGV4dD4NCiAgICA8L1RleHRVbml0Pg0KICA8L1RleHRVbml0cz4NCjwvUGxhY2Vob2xkZXI+</w:instrTex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separate"/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[46]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11" w:type="dxa"/>
          </w:tcPr>
          <w:p w:rsidR="00974A9D" w:rsidRPr="00BA5B7B" w:rsidRDefault="00974A9D" w:rsidP="00153201">
            <w:pPr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BA5B7B">
              <w:rPr>
                <w:rFonts w:ascii="Arial" w:hAnsi="Arial" w:cs="Arial"/>
                <w:i/>
                <w:sz w:val="20"/>
                <w:szCs w:val="20"/>
                <w:lang w:val="en-GB"/>
              </w:rPr>
              <w:t>S. aureus strains (one methicillin-resistant, one methicillin-sensitive)</w:t>
            </w:r>
          </w:p>
        </w:tc>
        <w:tc>
          <w:tcPr>
            <w:tcW w:w="1478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Planktonic </w:t>
            </w:r>
          </w:p>
        </w:tc>
        <w:tc>
          <w:tcPr>
            <w:tcW w:w="1559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Halogen lamp</w:t>
            </w:r>
          </w:p>
        </w:tc>
        <w:tc>
          <w:tcPr>
            <w:tcW w:w="2977" w:type="dxa"/>
          </w:tcPr>
          <w:p w:rsidR="00974A9D" w:rsidRPr="00845CCE" w:rsidRDefault="00974A9D" w:rsidP="00153201">
            <w:pPr>
              <w:rPr>
                <w:rFonts w:ascii="Arial" w:hAnsi="Arial" w:cs="Arial"/>
                <w:iCs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iCs/>
                <w:sz w:val="20"/>
                <w:szCs w:val="20"/>
                <w:lang w:val="en-GB"/>
              </w:rPr>
              <w:t>- 300 mW/cm²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iCs/>
                <w:sz w:val="20"/>
                <w:szCs w:val="20"/>
                <w:lang w:val="en-GB"/>
              </w:rPr>
              <w:t>- 400 - 800 nm (white light) - 18-180 J/cm²</w:t>
            </w:r>
          </w:p>
        </w:tc>
        <w:tc>
          <w:tcPr>
            <w:tcW w:w="4501" w:type="dxa"/>
          </w:tcPr>
          <w:p w:rsidR="00974A9D" w:rsidRPr="00845CCE" w:rsidRDefault="00974A9D" w:rsidP="00153201">
            <w:pPr>
              <w:rPr>
                <w:rFonts w:ascii="Arial" w:hAnsi="Arial" w:cs="Arial"/>
                <w:iCs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iCs/>
                <w:sz w:val="20"/>
                <w:szCs w:val="20"/>
                <w:lang w:val="en-GB"/>
              </w:rPr>
              <w:t>- methicillin-sensitive strain more susceptible to white light irradiation than the methicillin-resistant strain (maximum inactivation rate of 99.8% at a fluence of 180 J/cm² in contrast to 55.5%)</w:t>
            </w:r>
          </w:p>
          <w:p w:rsidR="00974A9D" w:rsidRPr="00845CCE" w:rsidRDefault="00974A9D" w:rsidP="00153201">
            <w:pPr>
              <w:rPr>
                <w:rFonts w:ascii="Arial" w:hAnsi="Arial" w:cs="Arial"/>
                <w:iCs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iCs/>
                <w:sz w:val="20"/>
                <w:szCs w:val="20"/>
                <w:lang w:val="en-GB"/>
              </w:rPr>
              <w:t>- higher hydroxyl and superoxide radical production and porphyrin synthesis for methicillin-sensitive strain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iCs/>
                <w:sz w:val="20"/>
                <w:szCs w:val="20"/>
                <w:lang w:val="en-GB"/>
              </w:rPr>
              <w:t>- resistant strain able to adapt to oxida</w:t>
            </w:r>
            <w:r>
              <w:rPr>
                <w:rFonts w:ascii="Arial" w:hAnsi="Arial" w:cs="Arial"/>
                <w:iCs/>
                <w:sz w:val="20"/>
                <w:szCs w:val="20"/>
                <w:lang w:val="en-GB"/>
              </w:rPr>
              <w:t>tive stress to a higher extent; c</w:t>
            </w:r>
            <w:r w:rsidRPr="00845CCE">
              <w:rPr>
                <w:rFonts w:ascii="Arial" w:hAnsi="Arial" w:cs="Arial"/>
                <w:iCs/>
                <w:sz w:val="20"/>
                <w:szCs w:val="20"/>
                <w:lang w:val="en-GB"/>
              </w:rPr>
              <w:t>aritinoid production higher for resistant strains</w:t>
            </w:r>
          </w:p>
        </w:tc>
      </w:tr>
      <w:tr w:rsidR="00974A9D" w:rsidRPr="00766448" w:rsidTr="00153201">
        <w:tc>
          <w:tcPr>
            <w:tcW w:w="1451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MacKenzie </w:t>
            </w:r>
            <w:r w:rsidRPr="00151F75">
              <w:rPr>
                <w:rFonts w:ascii="Arial" w:hAnsi="Arial" w:cs="Arial"/>
                <w:i/>
                <w:sz w:val="20"/>
                <w:szCs w:val="20"/>
                <w:highlight w:val="green"/>
                <w:lang w:val="en-GB"/>
              </w:rPr>
              <w:t>et al.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, 2013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instrText>ADDIN CITAVI.PLACEHOLDER cd488d51-93c4-4d65-b2bd-069191e8fc93 PFBsYWNlaG9sZGVyPg0KICA8QWRkSW5WZXJzaW9uPjUuMS4wLjA8L0FkZEluVmVyc2lvbj4NCiAgPElkPmNkNDg4ZDUxLTkzYzQtNGQ2NS1iMmJkLTA2OTE5MWU4ZmM5MzwvSWQ+DQogIDxFbnRyaWVzPg0KICAgIDxFbnRyeT4NCiAgICAgIDxJZD40ZTY3MDE3MC1lMDljLTRlZjQtYTUzZS04NWEyYzEyYjViZDU8L0lkPg0KICAgICAgPFJlZmVyZW5jZUlkPjAzNTYzZDczLTg4YWUtNDQyZC04ZmVkLTQ3NmZmOGNiNDU4ND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bNTJdPC9UZXh0Pg0KICAgIDwvVGV4dFVuaXQ+DQogIDwvVGV4dFVuaXRzPg0KPC9QbGFjZWhvbGRlcj4=</w:instrTex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separate"/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[52]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11" w:type="dxa"/>
          </w:tcPr>
          <w:p w:rsidR="00974A9D" w:rsidRPr="00BA5B7B" w:rsidRDefault="00974A9D" w:rsidP="00153201">
            <w:pPr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BA5B7B">
              <w:rPr>
                <w:rFonts w:ascii="Arial" w:hAnsi="Arial" w:cs="Arial"/>
                <w:i/>
                <w:sz w:val="20"/>
                <w:szCs w:val="20"/>
                <w:lang w:val="en-GB"/>
              </w:rPr>
              <w:t>S. aureus, L. monocytogenes, P. aeruginosa</w:t>
            </w:r>
          </w:p>
        </w:tc>
        <w:tc>
          <w:tcPr>
            <w:tcW w:w="1478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Biofilm</w:t>
            </w:r>
          </w:p>
        </w:tc>
        <w:tc>
          <w:tcPr>
            <w:tcW w:w="1559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LED</w:t>
            </w:r>
          </w:p>
        </w:tc>
        <w:tc>
          <w:tcPr>
            <w:tcW w:w="2977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141 mW/cm²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405 nm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42 – 504 J/cm²</w:t>
            </w:r>
          </w:p>
        </w:tc>
        <w:tc>
          <w:tcPr>
            <w:tcW w:w="4501" w:type="dxa"/>
          </w:tcPr>
          <w:p w:rsidR="00974A9D" w:rsidRDefault="00974A9D" w:rsidP="00153201">
            <w:pPr>
              <w:contextualSpacing/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iCs/>
                <w:sz w:val="20"/>
                <w:szCs w:val="20"/>
                <w:lang w:val="en-GB"/>
              </w:rPr>
              <w:t xml:space="preserve">- </w:t>
            </w:r>
            <w:r w:rsidRPr="00845CCE">
              <w:rPr>
                <w:rFonts w:ascii="Arial" w:hAnsi="Arial" w:cs="Arial"/>
                <w:iCs/>
                <w:sz w:val="20"/>
                <w:szCs w:val="20"/>
                <w:lang w:val="en-GB"/>
              </w:rPr>
              <w:t xml:space="preserve">Inactivation rates for </w:t>
            </w:r>
            <w:r w:rsidRPr="00845CCE">
              <w:rPr>
                <w:rFonts w:ascii="Arial" w:hAnsi="Arial" w:cs="Arial"/>
                <w:i/>
                <w:iCs/>
                <w:sz w:val="20"/>
                <w:szCs w:val="20"/>
                <w:lang w:val="en-GB"/>
              </w:rPr>
              <w:t>S. aureus</w:t>
            </w:r>
            <w:r w:rsidRPr="00845CCE">
              <w:rPr>
                <w:rFonts w:ascii="Arial" w:hAnsi="Arial" w:cs="Arial"/>
                <w:iCs/>
                <w:sz w:val="20"/>
                <w:szCs w:val="20"/>
                <w:lang w:val="en-GB"/>
              </w:rPr>
              <w:t xml:space="preserve"> 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0. 0.61, 1.87, 2.75 log</w:t>
            </w:r>
            <w:r w:rsidRPr="00845CCE">
              <w:rPr>
                <w:rFonts w:ascii="Arial" w:hAnsi="Arial" w:cs="Arial"/>
                <w:sz w:val="20"/>
                <w:szCs w:val="20"/>
                <w:vertAlign w:val="subscript"/>
                <w:lang w:val="en-GB"/>
              </w:rPr>
              <w:t>10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steps for 0, 5, 10 and 20 minutes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   </w:t>
            </w:r>
          </w:p>
          <w:p w:rsidR="00974A9D" w:rsidRPr="00845CCE" w:rsidRDefault="00974A9D" w:rsidP="00153201">
            <w:pPr>
              <w:contextualSpacing/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- 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Most rapid and effective inactivation for </w:t>
            </w:r>
            <w:r w:rsidRPr="00845CCE">
              <w:rPr>
                <w:rFonts w:ascii="Arial" w:hAnsi="Arial" w:cs="Arial"/>
                <w:i/>
                <w:sz w:val="20"/>
                <w:szCs w:val="20"/>
                <w:lang w:val="en-GB"/>
              </w:rPr>
              <w:t xml:space="preserve">E. coli 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monolayer biofilms 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(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3.55log</w:t>
            </w:r>
            <w:r w:rsidRPr="00845CCE">
              <w:rPr>
                <w:rFonts w:ascii="Arial" w:hAnsi="Arial" w:cs="Arial"/>
                <w:sz w:val="20"/>
                <w:szCs w:val="20"/>
                <w:vertAlign w:val="subscript"/>
                <w:lang w:val="en-GB"/>
              </w:rPr>
              <w:t>10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-reduction for 20 minutes)</w:t>
            </w:r>
          </w:p>
          <w:p w:rsidR="00974A9D" w:rsidRPr="00845CCE" w:rsidRDefault="00974A9D" w:rsidP="00153201">
            <w:pPr>
              <w:contextualSpacing/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- 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mixed-species biofilms formed by strains of </w:t>
            </w:r>
            <w:r w:rsidRPr="00845CCE">
              <w:rPr>
                <w:rFonts w:ascii="Arial" w:hAnsi="Arial" w:cs="Arial"/>
                <w:i/>
                <w:sz w:val="20"/>
                <w:szCs w:val="20"/>
                <w:lang w:val="en-GB"/>
              </w:rPr>
              <w:t xml:space="preserve">S. aureus 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and </w:t>
            </w:r>
            <w:r w:rsidRPr="00845CCE">
              <w:rPr>
                <w:rFonts w:ascii="Arial" w:hAnsi="Arial" w:cs="Arial"/>
                <w:i/>
                <w:sz w:val="20"/>
                <w:szCs w:val="20"/>
                <w:lang w:val="en-GB"/>
              </w:rPr>
              <w:t>E. coli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: 2.19 log</w:t>
            </w:r>
            <w:r w:rsidRPr="00845CCE">
              <w:rPr>
                <w:rFonts w:ascii="Arial" w:hAnsi="Arial" w:cs="Arial"/>
                <w:sz w:val="20"/>
                <w:szCs w:val="20"/>
                <w:vertAlign w:val="subscript"/>
                <w:lang w:val="en-GB"/>
              </w:rPr>
              <w:t>10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-reduction (total viable counts) for 30 minutes </w:t>
            </w:r>
          </w:p>
        </w:tc>
      </w:tr>
      <w:tr w:rsidR="00974A9D" w:rsidRPr="00766448" w:rsidTr="00153201">
        <w:tc>
          <w:tcPr>
            <w:tcW w:w="1451" w:type="dxa"/>
          </w:tcPr>
          <w:p w:rsidR="00974A9D" w:rsidRPr="009E2D18" w:rsidRDefault="00974A9D" w:rsidP="00153201">
            <w:pPr>
              <w:rPr>
                <w:rFonts w:ascii="Arial" w:hAnsi="Arial" w:cs="Arial"/>
                <w:b/>
                <w:sz w:val="20"/>
                <w:szCs w:val="20"/>
                <w:lang w:val="en-GB"/>
              </w:rPr>
            </w:pP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t xml:space="preserve">MacLean </w:t>
            </w:r>
            <w:r w:rsidRPr="00151F75">
              <w:rPr>
                <w:rFonts w:ascii="Arial" w:hAnsi="Arial" w:cs="Arial"/>
                <w:b/>
                <w:i/>
                <w:sz w:val="20"/>
                <w:szCs w:val="20"/>
                <w:highlight w:val="green"/>
                <w:lang w:val="en-GB"/>
              </w:rPr>
              <w:t>et al.</w:t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t xml:space="preserve">, 2008 </w:t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fldChar w:fldCharType="begin"/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instrText>ADDIN CITAVI.PLACEHOLDER 0c7d5419-4503-4791-8c04-22c90198019e PFBsYWNlaG9sZGVyPg0KICA8QWRkSW5WZXJzaW9uPjUuMS4wLjA8L0FkZEluVmVyc2lvbj4NCiAgPElkPjBjN2Q1NDE5LTQ1MDMtNDc5MS04YzA0LTIyYzkwMTk4MDE5ZTwvSWQ+DQogIDxFbnRyaWVzPg0KICAgIDxFbnRyeT4NCiAgICAgIDxJZD5iNzUyMzQxZi05OGMzLTQ1MDMtYjA0OS0zNGMzYjIyZjY5ZDA8L0lkPg0KICAgICAgPFJlZmVyZW5jZUlkPjYzMTkzNThhLTg1OTAtNDQ1MS05OWQzLTJiN2FmNDVlMDlkOD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QwXTwvVGV4dD4NCiAgICA8L1RleHRVbml0Pg0KICA8L1RleHRVbml0cz4NCjwvUGxhY2Vob2xkZXI+</w:instrText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fldChar w:fldCharType="separate"/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t>[40]</w:t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fldChar w:fldCharType="end"/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t>*</w:t>
            </w:r>
          </w:p>
        </w:tc>
        <w:tc>
          <w:tcPr>
            <w:tcW w:w="2311" w:type="dxa"/>
          </w:tcPr>
          <w:p w:rsidR="00974A9D" w:rsidRPr="00BA5B7B" w:rsidRDefault="00974A9D" w:rsidP="00153201">
            <w:pPr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BA5B7B">
              <w:rPr>
                <w:rFonts w:ascii="Arial" w:hAnsi="Arial" w:cs="Arial"/>
                <w:i/>
                <w:sz w:val="20"/>
                <w:szCs w:val="20"/>
                <w:lang w:val="en-GB"/>
              </w:rPr>
              <w:t>S. aueus, MRSA, E. coli</w:t>
            </w:r>
          </w:p>
        </w:tc>
        <w:tc>
          <w:tcPr>
            <w:tcW w:w="1478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Planktonic</w:t>
            </w:r>
          </w:p>
        </w:tc>
        <w:tc>
          <w:tcPr>
            <w:tcW w:w="1559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Xenon light source</w:t>
            </w:r>
          </w:p>
        </w:tc>
        <w:tc>
          <w:tcPr>
            <w:tcW w:w="2977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350 mW/cm²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400 nm longwave pass filter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630 J/cm² (maximum)</w:t>
            </w:r>
          </w:p>
        </w:tc>
        <w:tc>
          <w:tcPr>
            <w:tcW w:w="4501" w:type="dxa"/>
          </w:tcPr>
          <w:p w:rsidR="00974A9D" w:rsidRPr="00845CCE" w:rsidRDefault="00974A9D" w:rsidP="00153201">
            <w:pPr>
              <w:jc w:val="both"/>
              <w:rPr>
                <w:rFonts w:ascii="Arial" w:eastAsia="Times New Roman" w:hAnsi="Arial" w:cs="Arial"/>
                <w:sz w:val="20"/>
                <w:szCs w:val="20"/>
                <w:lang w:val="en-GB" w:eastAsia="de-DE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- </w:t>
            </w:r>
            <w:r w:rsidRPr="00845CCE">
              <w:rPr>
                <w:rFonts w:ascii="Arial" w:eastAsia="Times New Roman" w:hAnsi="Arial" w:cs="Arial"/>
                <w:sz w:val="20"/>
                <w:szCs w:val="20"/>
                <w:lang w:val="en-GB" w:eastAsia="de-DE"/>
              </w:rPr>
              <w:t>5-log</w:t>
            </w:r>
            <w:r w:rsidRPr="00845CCE">
              <w:rPr>
                <w:rFonts w:ascii="Arial" w:eastAsia="Times New Roman" w:hAnsi="Arial" w:cs="Arial"/>
                <w:sz w:val="20"/>
                <w:szCs w:val="20"/>
                <w:vertAlign w:val="subscript"/>
                <w:lang w:val="en-GB" w:eastAsia="de-DE"/>
              </w:rPr>
              <w:t>10</w:t>
            </w:r>
            <w:r w:rsidRPr="00845CCE">
              <w:rPr>
                <w:rFonts w:ascii="Arial" w:eastAsia="Times New Roman" w:hAnsi="Arial" w:cs="Arial"/>
                <w:sz w:val="20"/>
                <w:szCs w:val="20"/>
                <w:lang w:val="en-GB" w:eastAsia="de-DE"/>
              </w:rPr>
              <w:t>-reduction at a total dose of 630 J/cm² (30 minutes)</w:t>
            </w:r>
          </w:p>
          <w:p w:rsidR="00974A9D" w:rsidRPr="00845CCE" w:rsidRDefault="00974A9D" w:rsidP="00153201">
            <w:pPr>
              <w:jc w:val="both"/>
              <w:rPr>
                <w:rFonts w:ascii="Arial" w:hAnsi="Arial" w:cs="Arial"/>
                <w:iCs/>
                <w:sz w:val="20"/>
                <w:szCs w:val="20"/>
                <w:lang w:val="en-GB"/>
              </w:rPr>
            </w:pPr>
            <w:r w:rsidRPr="00845CCE">
              <w:rPr>
                <w:rFonts w:ascii="Arial" w:eastAsia="Times New Roman" w:hAnsi="Arial" w:cs="Arial"/>
                <w:sz w:val="20"/>
                <w:szCs w:val="20"/>
                <w:lang w:val="en-GB" w:eastAsia="de-DE"/>
              </w:rPr>
              <w:t xml:space="preserve">- </w:t>
            </w:r>
            <w:r>
              <w:rPr>
                <w:rFonts w:ascii="Arial" w:eastAsia="Times New Roman" w:hAnsi="Arial" w:cs="Arial"/>
                <w:sz w:val="20"/>
                <w:szCs w:val="20"/>
                <w:lang w:val="en-GB" w:eastAsia="de-DE"/>
              </w:rPr>
              <w:t xml:space="preserve">no </w:t>
            </w:r>
            <w:r w:rsidRPr="00845CCE">
              <w:rPr>
                <w:rFonts w:ascii="Arial" w:hAnsi="Arial" w:cs="Arial"/>
                <w:iCs/>
                <w:sz w:val="20"/>
                <w:szCs w:val="20"/>
                <w:lang w:val="en-GB"/>
              </w:rPr>
              <w:t>effects for wavelengths longer than 430nm</w:t>
            </w:r>
          </w:p>
          <w:p w:rsidR="00974A9D" w:rsidRPr="00845CCE" w:rsidRDefault="00974A9D" w:rsidP="00153201">
            <w:pPr>
              <w:jc w:val="both"/>
              <w:rPr>
                <w:rFonts w:ascii="Arial" w:eastAsia="Times New Roman" w:hAnsi="Arial" w:cs="Arial"/>
                <w:sz w:val="20"/>
                <w:szCs w:val="20"/>
                <w:lang w:val="en-GB" w:eastAsia="de-DE"/>
              </w:rPr>
            </w:pPr>
            <w:r w:rsidRPr="00845CCE">
              <w:rPr>
                <w:rFonts w:ascii="Arial" w:hAnsi="Arial" w:cs="Arial"/>
                <w:iCs/>
                <w:sz w:val="20"/>
                <w:szCs w:val="20"/>
                <w:lang w:val="en-GB"/>
              </w:rPr>
              <w:t xml:space="preserve">- </w:t>
            </w:r>
            <w:r w:rsidRPr="00845CCE">
              <w:rPr>
                <w:rFonts w:ascii="Arial" w:eastAsia="Times New Roman" w:hAnsi="Arial" w:cs="Arial"/>
                <w:sz w:val="20"/>
                <w:szCs w:val="20"/>
                <w:lang w:val="en-GB" w:eastAsia="de-DE"/>
              </w:rPr>
              <w:t>Maximum reduction observed at 405nm at a total dose of 23,5 J/cm² (2,4log</w:t>
            </w:r>
            <w:r w:rsidRPr="00845CCE">
              <w:rPr>
                <w:rFonts w:ascii="Arial" w:eastAsia="Times New Roman" w:hAnsi="Arial" w:cs="Arial"/>
                <w:sz w:val="20"/>
                <w:szCs w:val="20"/>
                <w:vertAlign w:val="subscript"/>
                <w:lang w:val="en-GB" w:eastAsia="de-DE"/>
              </w:rPr>
              <w:t>10</w:t>
            </w:r>
            <w:r w:rsidRPr="00845CCE">
              <w:rPr>
                <w:rFonts w:ascii="Arial" w:eastAsia="Times New Roman" w:hAnsi="Arial" w:cs="Arial"/>
                <w:sz w:val="20"/>
                <w:szCs w:val="20"/>
                <w:lang w:val="en-GB" w:eastAsia="de-DE"/>
              </w:rPr>
              <w:t>-steps)</w:t>
            </w:r>
          </w:p>
          <w:p w:rsidR="00974A9D" w:rsidRPr="00845CCE" w:rsidRDefault="00974A9D" w:rsidP="00153201">
            <w:pPr>
              <w:jc w:val="both"/>
              <w:rPr>
                <w:rFonts w:ascii="Arial" w:eastAsia="Times New Roman" w:hAnsi="Arial" w:cs="Arial"/>
                <w:sz w:val="20"/>
                <w:szCs w:val="20"/>
                <w:lang w:val="en-GB" w:eastAsia="de-DE"/>
              </w:rPr>
            </w:pPr>
            <w:r w:rsidRPr="00845CCE">
              <w:rPr>
                <w:rFonts w:ascii="Arial" w:eastAsia="Times New Roman" w:hAnsi="Arial" w:cs="Arial"/>
                <w:sz w:val="20"/>
                <w:szCs w:val="20"/>
                <w:lang w:val="en-GB" w:eastAsia="de-DE"/>
              </w:rPr>
              <w:t xml:space="preserve">- </w:t>
            </w:r>
            <w:r>
              <w:rPr>
                <w:rFonts w:ascii="Arial" w:eastAsia="Times New Roman" w:hAnsi="Arial" w:cs="Arial"/>
                <w:sz w:val="20"/>
                <w:szCs w:val="20"/>
                <w:lang w:val="en-GB" w:eastAsia="de-DE"/>
              </w:rPr>
              <w:t>similar</w:t>
            </w:r>
            <w:r w:rsidRPr="00845CCE">
              <w:rPr>
                <w:rFonts w:ascii="Arial" w:eastAsia="Times New Roman" w:hAnsi="Arial" w:cs="Arial"/>
                <w:sz w:val="20"/>
                <w:szCs w:val="20"/>
                <w:lang w:val="en-GB" w:eastAsia="de-DE"/>
              </w:rPr>
              <w:t xml:space="preserve"> results for S. aureus and MRSA</w:t>
            </w:r>
          </w:p>
          <w:p w:rsidR="00974A9D" w:rsidRPr="00845CCE" w:rsidRDefault="00974A9D" w:rsidP="00153201">
            <w:pPr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eastAsia="Times New Roman" w:hAnsi="Arial" w:cs="Arial"/>
                <w:sz w:val="20"/>
                <w:szCs w:val="20"/>
                <w:lang w:val="en-GB" w:eastAsia="de-DE"/>
              </w:rPr>
              <w:t>- nearly no effect for E. coli</w:t>
            </w:r>
          </w:p>
        </w:tc>
      </w:tr>
      <w:tr w:rsidR="00974A9D" w:rsidRPr="00766448" w:rsidTr="00153201">
        <w:tc>
          <w:tcPr>
            <w:tcW w:w="1451" w:type="dxa"/>
          </w:tcPr>
          <w:p w:rsidR="00974A9D" w:rsidRPr="009E2D18" w:rsidRDefault="00974A9D" w:rsidP="00153201">
            <w:pPr>
              <w:rPr>
                <w:rFonts w:ascii="Arial" w:hAnsi="Arial" w:cs="Arial"/>
                <w:b/>
                <w:sz w:val="20"/>
                <w:szCs w:val="20"/>
                <w:lang w:val="en-GB"/>
              </w:rPr>
            </w:pP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t xml:space="preserve">MacLean </w:t>
            </w:r>
            <w:r w:rsidRPr="00151F75">
              <w:rPr>
                <w:rFonts w:ascii="Arial" w:hAnsi="Arial" w:cs="Arial"/>
                <w:b/>
                <w:i/>
                <w:sz w:val="20"/>
                <w:szCs w:val="20"/>
                <w:highlight w:val="green"/>
                <w:lang w:val="en-GB"/>
              </w:rPr>
              <w:t>et al.</w:t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t xml:space="preserve">, 2009 </w:t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fldChar w:fldCharType="begin"/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instrText>ADDIN CITAVI.PLACEHOLDER ce96052b-480a-49e2-b8a5-80200ec2fd9d PFBsYWNlaG9sZGVyPg0KICA8QWRkSW5WZXJzaW9uPjUuMS4wLjA8L0FkZEluVmVyc2lvbj4NCiAgPElkPmNlOTYwNTJiLTQ4MGEtNDllMi1iOGE1LTgwMjAwZWMyZmQ5ZDwvSWQ+DQogIDxFbnRyaWVzPg0KICAgIDxFbnRyeT4NCiAgICAgIDxJZD4xZDIxMjAyNi02YzM0LTQxYmItODk3YS00OTY1OTlmYjQ1N2I8L0lkPg0KICAgICAgPFJlZmVyZW5jZUlkPjhlNGNhYTllLTNlN2YtNGNjOC1iNDA5LTI4Y2YwMDc2NDEwYz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0MV08L1RleHQ+DQogICAgPC9UZXh0VW5pdD4NCiAgPC9UZXh0VW5pdHM+DQo8L1BsYWNlaG9sZGVyPg==</w:instrText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fldChar w:fldCharType="separate"/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t>[41]</w:t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fldChar w:fldCharType="end"/>
            </w:r>
            <w:r>
              <w:rPr>
                <w:rFonts w:ascii="Arial" w:hAnsi="Arial" w:cs="Arial"/>
                <w:b/>
                <w:sz w:val="20"/>
                <w:szCs w:val="20"/>
                <w:lang w:val="en-GB"/>
              </w:rPr>
              <w:t>*</w:t>
            </w:r>
          </w:p>
        </w:tc>
        <w:tc>
          <w:tcPr>
            <w:tcW w:w="2311" w:type="dxa"/>
          </w:tcPr>
          <w:p w:rsidR="00974A9D" w:rsidRPr="00BA5B7B" w:rsidRDefault="00974A9D" w:rsidP="00153201">
            <w:pPr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BA5B7B">
              <w:rPr>
                <w:rFonts w:ascii="Arial" w:hAnsi="Arial" w:cs="Arial"/>
                <w:i/>
                <w:sz w:val="20"/>
                <w:szCs w:val="20"/>
                <w:lang w:val="en-GB"/>
              </w:rPr>
              <w:t xml:space="preserve">S. aureus, MRSA, S. pyogenes, E. faecalis, C. perfringens, A. baumanii, P. aeruginosa, E. coli, P. vulgaris, K. pneumoniae </w:t>
            </w:r>
          </w:p>
        </w:tc>
        <w:tc>
          <w:tcPr>
            <w:tcW w:w="1478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Planktonic </w:t>
            </w:r>
          </w:p>
        </w:tc>
        <w:tc>
          <w:tcPr>
            <w:tcW w:w="1559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LED</w:t>
            </w:r>
          </w:p>
        </w:tc>
        <w:tc>
          <w:tcPr>
            <w:tcW w:w="2977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10 mW/cm²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405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nm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- 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36 - 54 J</w:t>
            </w:r>
          </w:p>
        </w:tc>
        <w:tc>
          <w:tcPr>
            <w:tcW w:w="4501" w:type="dxa"/>
          </w:tcPr>
          <w:p w:rsidR="00974A9D" w:rsidRPr="00845CCE" w:rsidRDefault="00974A9D" w:rsidP="00153201">
            <w:pPr>
              <w:contextualSpacing/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  <w:t>approximately 5 log</w:t>
            </w:r>
            <w:r w:rsidRPr="00845CCE">
              <w:rPr>
                <w:rFonts w:ascii="Arial" w:hAnsi="Arial" w:cs="Arial"/>
                <w:color w:val="000000" w:themeColor="text1"/>
                <w:sz w:val="20"/>
                <w:szCs w:val="20"/>
                <w:vertAlign w:val="subscript"/>
                <w:lang w:val="en-GB"/>
              </w:rPr>
              <w:t xml:space="preserve">10 </w:t>
            </w:r>
            <w:r w:rsidRPr="00845CCE"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  <w:t>reduction following irradiations between 60 and 90 minutes</w:t>
            </w:r>
          </w:p>
          <w:p w:rsidR="00974A9D" w:rsidRPr="00845CCE" w:rsidRDefault="00974A9D" w:rsidP="00153201">
            <w:pPr>
              <w:contextualSpacing/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  <w:t>- 5 log</w:t>
            </w:r>
            <w:r w:rsidRPr="00845CCE">
              <w:rPr>
                <w:rFonts w:ascii="Arial" w:hAnsi="Arial" w:cs="Arial"/>
                <w:color w:val="000000" w:themeColor="text1"/>
                <w:sz w:val="20"/>
                <w:szCs w:val="20"/>
                <w:vertAlign w:val="subscript"/>
                <w:lang w:val="en-GB"/>
              </w:rPr>
              <w:t>10</w:t>
            </w:r>
            <w:r w:rsidRPr="00845CCE"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  <w:t xml:space="preserve">-steps for </w:t>
            </w:r>
            <w:r w:rsidRPr="00845CCE">
              <w:rPr>
                <w:rFonts w:ascii="Arial" w:hAnsi="Arial" w:cs="Arial"/>
                <w:i/>
                <w:color w:val="000000" w:themeColor="text1"/>
                <w:sz w:val="20"/>
                <w:szCs w:val="20"/>
                <w:lang w:val="en-GB"/>
              </w:rPr>
              <w:t>S. pyogenes</w:t>
            </w:r>
            <w:r w:rsidRPr="00845CCE"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  <w:t xml:space="preserve"> for 54 J/cm²</w:t>
            </w:r>
          </w:p>
          <w:p w:rsidR="00974A9D" w:rsidRPr="00845CCE" w:rsidRDefault="00974A9D" w:rsidP="00153201">
            <w:pPr>
              <w:contextualSpacing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- lower doses required for gram-positive bacteria, with the exception of </w:t>
            </w:r>
            <w:r w:rsidRPr="00845CCE">
              <w:rPr>
                <w:rFonts w:ascii="Arial" w:hAnsi="Arial" w:cs="Arial"/>
                <w:i/>
                <w:sz w:val="20"/>
                <w:szCs w:val="20"/>
                <w:lang w:val="en-GB"/>
              </w:rPr>
              <w:t>E. faecalis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, which was least susceptible to irradiation</w:t>
            </w:r>
          </w:p>
        </w:tc>
      </w:tr>
      <w:tr w:rsidR="00974A9D" w:rsidRPr="00766448" w:rsidTr="00153201">
        <w:tc>
          <w:tcPr>
            <w:tcW w:w="1451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Masson-Meyers et al, 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2015 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instrText>ADDIN CITAVI.PLACEHOLDER 79e6ee32-108a-4e9f-9884-71774b857e7a PFBsYWNlaG9sZGVyPg0KICA8QWRkSW5WZXJzaW9uPjUuMS4wLjA8L0FkZEluVmVyc2lvbj4NCiAgPElkPjc5ZTZlZTMyLTEwOGEtNGU5Zi05ODg0LTcxNzc0Yjg1N2U3YTwvSWQ+DQogIDxFbnRyaWVzPg0KICAgIDxFbnRyeT4NCiAgICAgIDxJZD4zN2M3ZWZlYS1lNTQyLTRjZGYtOThlNi00MzcwNDE3MDU4NDI8L0lkPg0KICAgICAgPFJlZmVyZW5jZUlkPmNhZGNhNWEzLTQzZDQtNGIyYi05ODNkLWM0MDYzYjI3MWQ4ZD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bNTFdPC9UZXh0Pg0KICAgIDwvVGV4dFVuaXQ+DQogIDwvVGV4dFVuaXRzPg0KPC9QbGFjZWhvbGRlcj4=</w:instrTex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separate"/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[51]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11" w:type="dxa"/>
          </w:tcPr>
          <w:p w:rsidR="00974A9D" w:rsidRPr="00BA5B7B" w:rsidRDefault="00974A9D" w:rsidP="00153201">
            <w:pPr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BA5B7B">
              <w:rPr>
                <w:rFonts w:ascii="Arial" w:hAnsi="Arial" w:cs="Arial"/>
                <w:i/>
                <w:sz w:val="20"/>
                <w:szCs w:val="20"/>
                <w:lang w:val="en-GB"/>
              </w:rPr>
              <w:t>MRSA</w:t>
            </w:r>
          </w:p>
        </w:tc>
        <w:tc>
          <w:tcPr>
            <w:tcW w:w="1478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Planktonic</w:t>
            </w:r>
          </w:p>
        </w:tc>
        <w:tc>
          <w:tcPr>
            <w:tcW w:w="1559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LED, Laser</w:t>
            </w:r>
          </w:p>
        </w:tc>
        <w:tc>
          <w:tcPr>
            <w:tcW w:w="2977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100 mW/cm² (LED), 135 mW/cm² (laser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)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390-420 nm (405 nm peak) (LED); 405 nm (laser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lastRenderedPageBreak/>
              <w:t>- 40 J/cm², 54 J/cm², 81 J/cm², 121 J/cm² (LED and laser)</w:t>
            </w:r>
          </w:p>
        </w:tc>
        <w:tc>
          <w:tcPr>
            <w:tcW w:w="4501" w:type="dxa"/>
          </w:tcPr>
          <w:p w:rsidR="00974A9D" w:rsidRPr="00845CCE" w:rsidRDefault="00974A9D" w:rsidP="00153201">
            <w:pPr>
              <w:contextualSpacing/>
              <w:rPr>
                <w:rFonts w:ascii="Arial" w:hAnsi="Arial" w:cs="Arial"/>
                <w:iCs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iCs/>
                <w:sz w:val="20"/>
                <w:szCs w:val="20"/>
                <w:lang w:val="en-GB"/>
              </w:rPr>
              <w:lastRenderedPageBreak/>
              <w:t>-  significant growth suppression for each fluence for both light sources with no statistical difference for LED and laser in 35 of the 36 experimental trials</w:t>
            </w:r>
          </w:p>
          <w:p w:rsidR="00974A9D" w:rsidRPr="00845CCE" w:rsidRDefault="00974A9D" w:rsidP="00153201">
            <w:pPr>
              <w:contextualSpacing/>
              <w:rPr>
                <w:rFonts w:ascii="Arial" w:hAnsi="Arial" w:cs="Arial"/>
                <w:iCs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iCs/>
                <w:sz w:val="20"/>
                <w:szCs w:val="20"/>
                <w:lang w:val="en-GB"/>
              </w:rPr>
              <w:lastRenderedPageBreak/>
              <w:t>- Irradiation in two or three intervals increased bacterial suppression</w:t>
            </w:r>
          </w:p>
          <w:p w:rsidR="00974A9D" w:rsidRPr="00845CCE" w:rsidRDefault="00974A9D" w:rsidP="00153201">
            <w:pPr>
              <w:contextualSpacing/>
              <w:rPr>
                <w:rFonts w:ascii="Arial" w:hAnsi="Arial" w:cs="Arial"/>
                <w:iCs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iCs/>
                <w:sz w:val="20"/>
                <w:szCs w:val="20"/>
                <w:lang w:val="en-GB"/>
              </w:rPr>
              <w:t>- 54 J/cm² triple irradiation with laser (intervals of 15 minutes)</w:t>
            </w:r>
          </w:p>
          <w:p w:rsidR="00974A9D" w:rsidRPr="00845CCE" w:rsidRDefault="00974A9D" w:rsidP="00153201">
            <w:pPr>
              <w:contextualSpacing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iCs/>
                <w:sz w:val="20"/>
                <w:szCs w:val="20"/>
                <w:lang w:val="en-GB"/>
              </w:rPr>
              <w:t xml:space="preserve">- 405nm light antimicrobial against </w:t>
            </w:r>
            <w:r w:rsidRPr="00845CCE">
              <w:rPr>
                <w:rFonts w:ascii="Arial" w:hAnsi="Arial" w:cs="Arial"/>
                <w:i/>
                <w:iCs/>
                <w:sz w:val="20"/>
                <w:szCs w:val="20"/>
                <w:lang w:val="en-GB"/>
              </w:rPr>
              <w:t>MRSA</w:t>
            </w:r>
            <w:r w:rsidRPr="00845CCE">
              <w:rPr>
                <w:rFonts w:ascii="Arial" w:hAnsi="Arial" w:cs="Arial"/>
                <w:iCs/>
                <w:sz w:val="20"/>
                <w:szCs w:val="20"/>
                <w:lang w:val="en-GB"/>
              </w:rPr>
              <w:t>, regardle</w:t>
            </w:r>
            <w:r>
              <w:rPr>
                <w:rFonts w:ascii="Arial" w:hAnsi="Arial" w:cs="Arial"/>
                <w:iCs/>
                <w:sz w:val="20"/>
                <w:szCs w:val="20"/>
                <w:lang w:val="en-GB"/>
              </w:rPr>
              <w:t>ss if using LED or laser light</w:t>
            </w:r>
          </w:p>
        </w:tc>
      </w:tr>
      <w:tr w:rsidR="00974A9D" w:rsidRPr="00766448" w:rsidTr="00153201">
        <w:tc>
          <w:tcPr>
            <w:tcW w:w="1451" w:type="dxa"/>
          </w:tcPr>
          <w:p w:rsidR="00974A9D" w:rsidRPr="009E2D18" w:rsidRDefault="00974A9D" w:rsidP="00153201">
            <w:pPr>
              <w:rPr>
                <w:rFonts w:ascii="Arial" w:hAnsi="Arial" w:cs="Arial"/>
                <w:b/>
                <w:sz w:val="20"/>
                <w:szCs w:val="20"/>
                <w:lang w:val="en-GB"/>
              </w:rPr>
            </w:pP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lastRenderedPageBreak/>
              <w:t xml:space="preserve">Song </w:t>
            </w:r>
            <w:r w:rsidRPr="00151F75">
              <w:rPr>
                <w:rFonts w:ascii="Arial" w:hAnsi="Arial" w:cs="Arial"/>
                <w:b/>
                <w:i/>
                <w:sz w:val="20"/>
                <w:szCs w:val="20"/>
                <w:highlight w:val="green"/>
                <w:lang w:val="en-GB"/>
              </w:rPr>
              <w:t>et al.</w:t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t xml:space="preserve">, 2013 </w:t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fldChar w:fldCharType="begin"/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instrText>ADDIN CITAVI.PLACEHOLDER bc91d175-17e2-4719-b074-f955fcf59f8d PFBsYWNlaG9sZGVyPg0KICA8QWRkSW5WZXJzaW9uPjUuMS4wLjA8L0FkZEluVmVyc2lvbj4NCiAgPElkPmJjOTFkMTc1LTE3ZTItNDcxOS1iMDc0LWY5NTVmY2Y1OWY4ZDwvSWQ+DQogIDxFbnRyaWVzPg0KICAgIDxFbnRyeT4NCiAgICAgIDxJZD4wZTVhMjI3Ni0yMGE4LTQyNjEtYmVlMi0wMDVhNDJhYmUzNWY8L0lkPg0KICAgICAgPFJlZmVyZW5jZUlkPjQ4YTNjMWM4LWQzYzMtNGJhNi05ODc5LTQ3MWFhYTU4NTI0Nz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bMjRdPC9UZXh0Pg0KICAgIDwvVGV4dFVuaXQ+DQogIDwvVGV4dFVuaXRzPg0KPC9QbGFjZWhvbGRlcj4=</w:instrText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fldChar w:fldCharType="separate"/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t>[24]</w:t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fldChar w:fldCharType="end"/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t>*</w:t>
            </w:r>
          </w:p>
        </w:tc>
        <w:tc>
          <w:tcPr>
            <w:tcW w:w="2311" w:type="dxa"/>
          </w:tcPr>
          <w:p w:rsidR="00974A9D" w:rsidRPr="00BA5B7B" w:rsidRDefault="00974A9D" w:rsidP="00153201">
            <w:pPr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BA5B7B">
              <w:rPr>
                <w:rFonts w:ascii="Arial" w:hAnsi="Arial" w:cs="Arial"/>
                <w:i/>
                <w:sz w:val="20"/>
                <w:szCs w:val="20"/>
                <w:lang w:val="en-GB"/>
              </w:rPr>
              <w:t>Aa, F. nucleatum, P. gingivalis</w:t>
            </w:r>
          </w:p>
        </w:tc>
        <w:tc>
          <w:tcPr>
            <w:tcW w:w="1478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Planktonic and biofilm</w:t>
            </w:r>
          </w:p>
        </w:tc>
        <w:tc>
          <w:tcPr>
            <w:tcW w:w="1559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Halogen lamp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2977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500 mW/cm²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400-520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nm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- 15,30,60,90,120 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s/0,75 J/cm², 1,5 J/cm², 3 J/cm², 4,5 J/cm², 6 J/cm²</w:t>
            </w:r>
          </w:p>
        </w:tc>
        <w:tc>
          <w:tcPr>
            <w:tcW w:w="4501" w:type="dxa"/>
          </w:tcPr>
          <w:p w:rsidR="00974A9D" w:rsidRPr="00845CCE" w:rsidRDefault="00974A9D" w:rsidP="00153201">
            <w:pPr>
              <w:contextualSpacing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i/>
                <w:sz w:val="20"/>
                <w:szCs w:val="20"/>
                <w:lang w:val="en-GB"/>
              </w:rPr>
              <w:t xml:space="preserve">- 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no effect for </w:t>
            </w:r>
            <w:r w:rsidRPr="00AC3A7F">
              <w:rPr>
                <w:rFonts w:ascii="Arial" w:hAnsi="Arial" w:cs="Arial"/>
                <w:i/>
                <w:sz w:val="20"/>
                <w:szCs w:val="20"/>
                <w:lang w:val="en-GB"/>
              </w:rPr>
              <w:t>Aa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 neither in planktonic nor in biofilm-state</w:t>
            </w:r>
          </w:p>
          <w:p w:rsidR="00974A9D" w:rsidRPr="00845CCE" w:rsidRDefault="00974A9D" w:rsidP="00153201">
            <w:pPr>
              <w:contextualSpacing/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-100% killing for 15 seconds in the case of </w:t>
            </w:r>
            <w:r w:rsidRPr="00845CCE">
              <w:rPr>
                <w:rFonts w:ascii="Arial" w:hAnsi="Arial" w:cs="Arial"/>
                <w:i/>
                <w:sz w:val="20"/>
                <w:szCs w:val="20"/>
                <w:lang w:val="en-GB"/>
              </w:rPr>
              <w:t>P. gingivalis</w:t>
            </w:r>
          </w:p>
          <w:p w:rsidR="00974A9D" w:rsidRPr="00845CCE" w:rsidRDefault="00974A9D" w:rsidP="00153201">
            <w:pPr>
              <w:contextualSpacing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99,1% for 60 seconds in the case of F nulceatum</w:t>
            </w:r>
          </w:p>
          <w:p w:rsidR="00974A9D" w:rsidRPr="00845CCE" w:rsidRDefault="00974A9D" w:rsidP="00153201">
            <w:pPr>
              <w:contextualSpacing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- effect in biofilm-state statistically significant only for </w:t>
            </w:r>
            <w:r w:rsidRPr="00845CCE">
              <w:rPr>
                <w:rFonts w:ascii="Arial" w:hAnsi="Arial" w:cs="Arial"/>
                <w:i/>
                <w:sz w:val="20"/>
                <w:szCs w:val="20"/>
                <w:lang w:val="en-GB"/>
              </w:rPr>
              <w:t>P. gingivalis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. </w:t>
            </w:r>
          </w:p>
        </w:tc>
      </w:tr>
      <w:tr w:rsidR="00974A9D" w:rsidRPr="00766448" w:rsidTr="00153201">
        <w:tc>
          <w:tcPr>
            <w:tcW w:w="1451" w:type="dxa"/>
          </w:tcPr>
          <w:p w:rsidR="00974A9D" w:rsidRPr="009E2D18" w:rsidRDefault="00974A9D" w:rsidP="00153201">
            <w:pPr>
              <w:rPr>
                <w:rFonts w:ascii="Arial" w:hAnsi="Arial" w:cs="Arial"/>
                <w:b/>
                <w:sz w:val="20"/>
                <w:szCs w:val="20"/>
                <w:lang w:val="en-GB"/>
              </w:rPr>
            </w:pP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t xml:space="preserve">Soukos </w:t>
            </w:r>
            <w:r w:rsidRPr="00151F75">
              <w:rPr>
                <w:rFonts w:ascii="Arial" w:hAnsi="Arial" w:cs="Arial"/>
                <w:b/>
                <w:i/>
                <w:sz w:val="20"/>
                <w:szCs w:val="20"/>
                <w:highlight w:val="green"/>
                <w:lang w:val="en-GB"/>
              </w:rPr>
              <w:t>et al.</w:t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t xml:space="preserve">, 2005 </w:t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fldChar w:fldCharType="begin"/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instrText>ADDIN CITAVI.PLACEHOLDER fd391741-147f-4e49-b7b7-cbc1c52f3a3a PFBsYWNlaG9sZGVyPg0KICA8QWRkSW5WZXJzaW9uPjUuMS4wLjA8L0FkZEluVmVyc2lvbj4NCiAgPElkPmZkMzkxNzQxLTE0N2YtNGU0OS1iN2I3LWNiYzFjNTJmM2EzYTwvSWQ+DQogIDxFbnRyaWVzPg0KICAgIDxFbnRyeT4NCiAgICAgIDxJZD5lY2ExMTZiMy1iNGYyLTRmZjMtYTA1ZC00M2U2MGUwZDQ5MGM8L0lkPg0KICAgICAgPFJlZmVyZW5jZUlkPjZjNTcyNTNmLTA5NjUtNGQzYS05MmFkLWY1MTJhZTIxNDUxOD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MyXTwvVGV4dD4NCiAgICA8L1RleHRVbml0Pg0KICA8L1RleHRVbml0cz4NCjwvUGxhY2Vob2xkZXI+</w:instrText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fldChar w:fldCharType="separate"/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t>[32]</w:t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fldChar w:fldCharType="end"/>
            </w:r>
            <w:r w:rsidRPr="009E2D18">
              <w:rPr>
                <w:rFonts w:ascii="Arial" w:hAnsi="Arial" w:cs="Arial"/>
                <w:b/>
                <w:sz w:val="20"/>
                <w:szCs w:val="20"/>
                <w:lang w:val="en-GB"/>
              </w:rPr>
              <w:t>*</w:t>
            </w:r>
          </w:p>
        </w:tc>
        <w:tc>
          <w:tcPr>
            <w:tcW w:w="2311" w:type="dxa"/>
          </w:tcPr>
          <w:p w:rsidR="00974A9D" w:rsidRPr="00BA5B7B" w:rsidRDefault="00974A9D" w:rsidP="00153201">
            <w:pPr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BA5B7B">
              <w:rPr>
                <w:rFonts w:ascii="Arial" w:hAnsi="Arial" w:cs="Arial"/>
                <w:i/>
                <w:color w:val="000000" w:themeColor="text1"/>
                <w:sz w:val="20"/>
                <w:szCs w:val="20"/>
                <w:lang w:val="en-GB"/>
              </w:rPr>
              <w:t>P. intermedia, P. nigrescens, P. melanogenica), P. gingivalis, S. constellatus,</w:t>
            </w:r>
          </w:p>
        </w:tc>
        <w:tc>
          <w:tcPr>
            <w:tcW w:w="1478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Planktonic </w:t>
            </w:r>
          </w:p>
        </w:tc>
        <w:tc>
          <w:tcPr>
            <w:tcW w:w="1559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Halogen lamp</w:t>
            </w:r>
          </w:p>
        </w:tc>
        <w:tc>
          <w:tcPr>
            <w:tcW w:w="2977" w:type="dxa"/>
          </w:tcPr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70 mW/cm²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380-520nm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- 0-42 J/cm²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4501" w:type="dxa"/>
          </w:tcPr>
          <w:p w:rsidR="00974A9D" w:rsidRPr="00845CCE" w:rsidRDefault="00974A9D" w:rsidP="00153201">
            <w:pPr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- </w:t>
            </w:r>
            <w:r w:rsidRPr="00845CCE"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  <w:t xml:space="preserve">Survival fractions for </w:t>
            </w:r>
            <w:r w:rsidRPr="00845CCE">
              <w:rPr>
                <w:rFonts w:ascii="Arial" w:hAnsi="Arial" w:cs="Arial"/>
                <w:i/>
                <w:color w:val="000000" w:themeColor="text1"/>
                <w:sz w:val="20"/>
                <w:szCs w:val="20"/>
                <w:lang w:val="en-GB"/>
              </w:rPr>
              <w:t>P. gingivalis</w:t>
            </w:r>
            <w:r w:rsidRPr="00845CCE"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  <w:t xml:space="preserve"> were 77.25% (4,2 J/cm²), 12.55% (21 J/cm²) and 1.48% (42 J/cm²)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color w:val="000000" w:themeColor="text1"/>
                <w:sz w:val="20"/>
                <w:szCs w:val="20"/>
                <w:lang w:val="en-GB"/>
              </w:rPr>
              <w:t xml:space="preserve">- 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>1 minute of irradiation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(4.2 J/cm²) resulted in complete killing of </w:t>
            </w:r>
            <w:r w:rsidRPr="00845CCE">
              <w:rPr>
                <w:rFonts w:ascii="Arial" w:hAnsi="Arial" w:cs="Arial"/>
                <w:i/>
                <w:sz w:val="20"/>
                <w:szCs w:val="20"/>
                <w:lang w:val="en-GB"/>
              </w:rPr>
              <w:t>P intermedia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 and </w:t>
            </w:r>
            <w:r w:rsidRPr="00845CCE">
              <w:rPr>
                <w:rFonts w:ascii="Arial" w:hAnsi="Arial" w:cs="Arial"/>
                <w:i/>
                <w:sz w:val="20"/>
                <w:szCs w:val="20"/>
                <w:lang w:val="en-GB"/>
              </w:rPr>
              <w:t>P nigrescens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, while </w:t>
            </w:r>
            <w:r w:rsidRPr="00845CCE">
              <w:rPr>
                <w:rFonts w:ascii="Arial" w:hAnsi="Arial" w:cs="Arial"/>
                <w:i/>
                <w:sz w:val="20"/>
                <w:szCs w:val="20"/>
                <w:lang w:val="en-GB"/>
              </w:rPr>
              <w:t>P melanogenica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 was reduced by 70%.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- 100% killing for </w:t>
            </w:r>
            <w:r w:rsidRPr="00D12543">
              <w:rPr>
                <w:rFonts w:ascii="Arial" w:hAnsi="Arial" w:cs="Arial"/>
                <w:i/>
                <w:sz w:val="20"/>
                <w:szCs w:val="20"/>
                <w:lang w:val="en-GB"/>
              </w:rPr>
              <w:t>P. melanogenica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 after 5 minutes (21 J/cm²)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- no effect for </w:t>
            </w:r>
            <w:r w:rsidRPr="00D12543">
              <w:rPr>
                <w:rFonts w:ascii="Arial" w:hAnsi="Arial" w:cs="Arial"/>
                <w:i/>
                <w:sz w:val="20"/>
                <w:szCs w:val="20"/>
                <w:lang w:val="en-GB"/>
              </w:rPr>
              <w:t>S. constellatus</w:t>
            </w:r>
          </w:p>
          <w:p w:rsidR="00974A9D" w:rsidRPr="00845CCE" w:rsidRDefault="00974A9D" w:rsidP="001532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- HPLC analysis showed different endogenous porphyrins for </w:t>
            </w:r>
            <w:r w:rsidRPr="00D12543">
              <w:rPr>
                <w:rFonts w:ascii="Arial" w:hAnsi="Arial" w:cs="Arial"/>
                <w:i/>
                <w:sz w:val="20"/>
                <w:szCs w:val="20"/>
                <w:lang w:val="en-GB"/>
              </w:rPr>
              <w:t>Prevotella</w:t>
            </w:r>
            <w:r w:rsidRPr="00845CCE">
              <w:rPr>
                <w:rFonts w:ascii="Arial" w:hAnsi="Arial" w:cs="Arial"/>
                <w:sz w:val="20"/>
                <w:szCs w:val="20"/>
                <w:lang w:val="en-GB"/>
              </w:rPr>
              <w:t xml:space="preserve"> strains</w:t>
            </w:r>
          </w:p>
        </w:tc>
      </w:tr>
    </w:tbl>
    <w:p w:rsidR="00974A9D" w:rsidRDefault="00974A9D" w:rsidP="00974A9D">
      <w:pPr>
        <w:pStyle w:val="CitaviBibliographyEntry"/>
        <w:rPr>
          <w:rFonts w:ascii="Arial" w:hAnsi="Arial" w:cs="Arial"/>
          <w:sz w:val="24"/>
          <w:szCs w:val="24"/>
          <w:lang w:val="en-GB"/>
        </w:rPr>
      </w:pPr>
    </w:p>
    <w:p w:rsidR="00974A9D" w:rsidRPr="00F836C5" w:rsidRDefault="00974A9D" w:rsidP="00974A9D">
      <w:pPr>
        <w:pStyle w:val="CitaviBibliographyEntry"/>
        <w:rPr>
          <w:rFonts w:ascii="Arial" w:hAnsi="Arial" w:cs="Arial"/>
          <w:sz w:val="24"/>
          <w:szCs w:val="24"/>
          <w:lang w:val="en-GB"/>
        </w:rPr>
      </w:pPr>
      <w:r w:rsidRPr="002C20FB">
        <w:rPr>
          <w:rFonts w:ascii="Arial" w:hAnsi="Arial" w:cs="Arial"/>
          <w:b/>
          <w:sz w:val="24"/>
          <w:szCs w:val="24"/>
          <w:lang w:val="en-GB"/>
        </w:rPr>
        <w:t>*</w:t>
      </w:r>
      <w:r>
        <w:rPr>
          <w:rFonts w:ascii="Arial" w:hAnsi="Arial" w:cs="Arial"/>
          <w:sz w:val="24"/>
          <w:szCs w:val="24"/>
          <w:lang w:val="en-GB"/>
        </w:rPr>
        <w:t xml:space="preserve"> In these studies a reduction of 3log</w:t>
      </w:r>
      <w:r>
        <w:rPr>
          <w:rFonts w:ascii="Arial" w:hAnsi="Arial" w:cs="Arial"/>
          <w:sz w:val="24"/>
          <w:szCs w:val="24"/>
          <w:vertAlign w:val="subscript"/>
          <w:lang w:val="en-GB"/>
        </w:rPr>
        <w:t>10</w:t>
      </w:r>
      <w:r>
        <w:rPr>
          <w:rFonts w:ascii="Arial" w:hAnsi="Arial" w:cs="Arial"/>
          <w:sz w:val="24"/>
          <w:szCs w:val="24"/>
          <w:lang w:val="en-GB"/>
        </w:rPr>
        <w:t>–</w:t>
      </w:r>
      <w:r w:rsidRPr="007D54F3">
        <w:rPr>
          <w:rFonts w:ascii="Arial" w:hAnsi="Arial" w:cs="Arial"/>
          <w:sz w:val="24"/>
          <w:szCs w:val="24"/>
          <w:lang w:val="en-GB"/>
        </w:rPr>
        <w:t>steps</w:t>
      </w:r>
      <w:r>
        <w:rPr>
          <w:rFonts w:ascii="Arial" w:hAnsi="Arial" w:cs="Arial"/>
          <w:sz w:val="24"/>
          <w:szCs w:val="24"/>
          <w:lang w:val="en-GB"/>
        </w:rPr>
        <w:t xml:space="preserve"> or more (antibacterial effect </w:t>
      </w:r>
      <w:r>
        <w:rPr>
          <w:rFonts w:ascii="Arial" w:hAnsi="Arial" w:cs="Arial"/>
          <w:sz w:val="24"/>
          <w:szCs w:val="24"/>
          <w:lang w:val="en-GB"/>
        </w:rPr>
        <w:fldChar w:fldCharType="begin"/>
      </w:r>
      <w:r>
        <w:rPr>
          <w:rFonts w:ascii="Arial" w:hAnsi="Arial" w:cs="Arial"/>
          <w:sz w:val="24"/>
          <w:szCs w:val="24"/>
          <w:lang w:val="en-GB"/>
        </w:rPr>
        <w:instrText>ADDIN CITAVI.PLACEHOLDER 2d5e55ec-5ca4-40ad-9f5a-f3ae8ff5d7c0 PFBsYWNlaG9sZGVyPg0KICA8QWRkSW5WZXJzaW9uPjUuMS4wLjA8L0FkZEluVmVyc2lvbj4NCiAgPElkPjJkNWU1NWVjLTVjYTQtNDBhZC05ZjVhLWYzYWU4ZmY1ZDdjMDwvSWQ+DQogIDxFbnRyaWVzPg0KICAgIDxFbnRyeT4NCiAgICAgIDxJZD5lY2IwMDkxMi1hZDg2LTQ4MWItYTE1Yy0zZWEzM2Q1Y2UyNzM8L0lkPg0KICAgICAgPFJlZmVyZW5jZUlkPmZlZGVhZThjLWU4YTctNGE3Ny1hNDRhLTdkZDk5MjczZTVjYz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IyXTwvVGV4dD4NCiAgICA8L1RleHRVbml0Pg0KICA8L1RleHRVbml0cz4NCjwvUGxhY2Vob2xkZXI+</w:instrText>
      </w:r>
      <w:r>
        <w:rPr>
          <w:rFonts w:ascii="Arial" w:hAnsi="Arial" w:cs="Arial"/>
          <w:sz w:val="24"/>
          <w:szCs w:val="24"/>
          <w:lang w:val="en-GB"/>
        </w:rPr>
        <w:fldChar w:fldCharType="separate"/>
      </w:r>
      <w:bookmarkStart w:id="0" w:name="_CTVP0012d5e55ec5ca440ad9f5af3ae8ff5d7c0"/>
      <w:r>
        <w:rPr>
          <w:rFonts w:ascii="Arial" w:hAnsi="Arial" w:cs="Arial"/>
          <w:sz w:val="24"/>
          <w:szCs w:val="24"/>
          <w:lang w:val="en-GB"/>
        </w:rPr>
        <w:t>[22]</w:t>
      </w:r>
      <w:bookmarkEnd w:id="0"/>
      <w:r>
        <w:rPr>
          <w:rFonts w:ascii="Arial" w:hAnsi="Arial" w:cs="Arial"/>
          <w:sz w:val="24"/>
          <w:szCs w:val="24"/>
          <w:lang w:val="en-GB"/>
        </w:rPr>
        <w:fldChar w:fldCharType="end"/>
      </w:r>
      <w:r>
        <w:rPr>
          <w:rFonts w:ascii="Arial" w:hAnsi="Arial" w:cs="Arial"/>
          <w:sz w:val="24"/>
          <w:szCs w:val="24"/>
          <w:lang w:val="en-GB"/>
        </w:rPr>
        <w:t>) was achieved. Details are presented in Table 2.</w:t>
      </w:r>
    </w:p>
    <w:p w:rsidR="00974A9D" w:rsidRDefault="00974A9D" w:rsidP="00974A9D">
      <w:pPr>
        <w:pStyle w:val="CitaviBibliographyEntry"/>
        <w:rPr>
          <w:rFonts w:ascii="Arial" w:hAnsi="Arial" w:cs="Arial"/>
          <w:sz w:val="24"/>
          <w:szCs w:val="24"/>
          <w:lang w:val="en-GB"/>
        </w:rPr>
      </w:pPr>
    </w:p>
    <w:p w:rsidR="00D00823" w:rsidRPr="00974A9D" w:rsidRDefault="00D00823" w:rsidP="00974A9D">
      <w:bookmarkStart w:id="1" w:name="_GoBack"/>
      <w:bookmarkEnd w:id="1"/>
    </w:p>
    <w:sectPr w:rsidR="00D00823" w:rsidRPr="00974A9D" w:rsidSect="00BD383B">
      <w:pgSz w:w="16838" w:h="11906" w:orient="landscape"/>
      <w:pgMar w:top="1418" w:right="1418" w:bottom="1418" w:left="1134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altName w:val="Calibri Light"/>
    <w:panose1 w:val="020F0502020204030204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52C5115A"/>
    <w:multiLevelType w:val="hybridMultilevel"/>
    <w:tmpl w:val="C9F2F75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D383B"/>
    <w:rsid w:val="00974A9D"/>
    <w:rsid w:val="00BD383B"/>
    <w:rsid w:val="00D0082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D69FFAF5-A800-4968-9196-0B09A01466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BD383B"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CitaviBibliographyEntry">
    <w:name w:val="Citavi Bibliography Entry"/>
    <w:basedOn w:val="Standard"/>
    <w:link w:val="CitaviBibliographyEntryZchn"/>
    <w:rsid w:val="00BD383B"/>
    <w:pPr>
      <w:tabs>
        <w:tab w:val="left" w:pos="340"/>
      </w:tabs>
      <w:spacing w:after="0"/>
      <w:ind w:left="340" w:hanging="340"/>
    </w:pPr>
  </w:style>
  <w:style w:type="character" w:customStyle="1" w:styleId="CitaviBibliographyEntryZchn">
    <w:name w:val="Citavi Bibliography Entry Zchn"/>
    <w:basedOn w:val="Absatz-Standardschriftart"/>
    <w:link w:val="CitaviBibliographyEntry"/>
    <w:rsid w:val="00BD383B"/>
  </w:style>
  <w:style w:type="character" w:styleId="Hervorhebung">
    <w:name w:val="Emphasis"/>
    <w:basedOn w:val="Absatz-Standardschriftart"/>
    <w:uiPriority w:val="20"/>
    <w:qFormat/>
    <w:rsid w:val="00BD383B"/>
    <w:rPr>
      <w:i/>
      <w:iCs/>
    </w:rPr>
  </w:style>
  <w:style w:type="table" w:styleId="Tabellenraster">
    <w:name w:val="Table Grid"/>
    <w:basedOn w:val="NormaleTabelle"/>
    <w:uiPriority w:val="39"/>
    <w:rsid w:val="00BD383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enabsatz">
    <w:name w:val="List Paragraph"/>
    <w:basedOn w:val="Standard"/>
    <w:uiPriority w:val="34"/>
    <w:qFormat/>
    <w:rsid w:val="00974A9D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21504</Words>
  <Characters>135478</Characters>
  <Application>Microsoft Office Word</Application>
  <DocSecurity>0</DocSecurity>
  <Lines>1128</Lines>
  <Paragraphs>313</Paragraphs>
  <ScaleCrop>false</ScaleCrop>
  <Company/>
  <LinksUpToDate>false</LinksUpToDate>
  <CharactersWithSpaces>15666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eas Pummer</dc:creator>
  <cp:keywords/>
  <dc:description/>
  <cp:lastModifiedBy>Andreas Pummer</cp:lastModifiedBy>
  <cp:revision>2</cp:revision>
  <dcterms:created xsi:type="dcterms:W3CDTF">2017-05-03T07:17:00Z</dcterms:created>
  <dcterms:modified xsi:type="dcterms:W3CDTF">2017-05-03T07:17:00Z</dcterms:modified>
</cp:coreProperties>
</file>